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D137792" w14:textId="2D153D7F" w:rsidR="00642938" w:rsidRPr="00244AF3" w:rsidRDefault="007078E1" w:rsidP="00642938">
      <w:pPr>
        <w:contextualSpacing/>
        <w:rPr>
          <w:rFonts w:ascii="Times New Roman" w:hAnsi="Times New Roman" w:cs="Times New Roman"/>
          <w:sz w:val="24"/>
          <w:szCs w:val="24"/>
        </w:rPr>
      </w:pPr>
      <w:r w:rsidRPr="00244AF3">
        <w:rPr>
          <w:rFonts w:ascii="Times New Roman" w:hAnsi="Times New Roman" w:cs="Times New Roman"/>
          <w:sz w:val="24"/>
          <w:szCs w:val="24"/>
        </w:rPr>
        <w:t>S</w:t>
      </w:r>
      <w:r w:rsidR="00642938" w:rsidRPr="00244AF3">
        <w:rPr>
          <w:rFonts w:ascii="Times New Roman" w:hAnsi="Times New Roman" w:cs="Times New Roman"/>
          <w:sz w:val="24"/>
          <w:szCs w:val="24"/>
        </w:rPr>
        <w:t xml:space="preserve"> 5 – Full One-Way Sensitivity Analyses Results </w:t>
      </w:r>
    </w:p>
    <w:tbl>
      <w:tblPr>
        <w:tblW w:w="18483" w:type="dxa"/>
        <w:tblInd w:w="25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6750"/>
        <w:gridCol w:w="1350"/>
        <w:gridCol w:w="1440"/>
        <w:gridCol w:w="1440"/>
        <w:gridCol w:w="1250"/>
        <w:gridCol w:w="1251"/>
        <w:gridCol w:w="1250"/>
        <w:gridCol w:w="1251"/>
        <w:gridCol w:w="1250"/>
        <w:gridCol w:w="1251"/>
      </w:tblGrid>
      <w:tr w:rsidR="00533DC3" w:rsidRPr="00244AF3" w14:paraId="48A0E012" w14:textId="77777777" w:rsidTr="00863289">
        <w:trPr>
          <w:trHeight w:val="1200"/>
        </w:trPr>
        <w:tc>
          <w:tcPr>
            <w:tcW w:w="6750" w:type="dxa"/>
            <w:shd w:val="clear" w:color="auto" w:fill="auto"/>
            <w:vAlign w:val="bottom"/>
            <w:hideMark/>
          </w:tcPr>
          <w:p w14:paraId="6EDF11AD" w14:textId="77777777" w:rsidR="00642938" w:rsidRPr="00244AF3" w:rsidRDefault="00642938" w:rsidP="007956A6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Variable Name</w:t>
            </w:r>
          </w:p>
        </w:tc>
        <w:tc>
          <w:tcPr>
            <w:tcW w:w="1350" w:type="dxa"/>
            <w:shd w:val="clear" w:color="auto" w:fill="auto"/>
            <w:vAlign w:val="bottom"/>
            <w:hideMark/>
          </w:tcPr>
          <w:p w14:paraId="7EB5FA94" w14:textId="77777777" w:rsidR="00642938" w:rsidRPr="00244AF3" w:rsidRDefault="00642938" w:rsidP="007956A6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Base Value</w:t>
            </w:r>
          </w:p>
        </w:tc>
        <w:tc>
          <w:tcPr>
            <w:tcW w:w="1440" w:type="dxa"/>
            <w:shd w:val="clear" w:color="auto" w:fill="auto"/>
            <w:vAlign w:val="bottom"/>
            <w:hideMark/>
          </w:tcPr>
          <w:p w14:paraId="265AECCA" w14:textId="77777777" w:rsidR="00642938" w:rsidRPr="00244AF3" w:rsidRDefault="00642938" w:rsidP="007956A6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Low Input</w:t>
            </w:r>
          </w:p>
        </w:tc>
        <w:tc>
          <w:tcPr>
            <w:tcW w:w="1440" w:type="dxa"/>
            <w:shd w:val="clear" w:color="auto" w:fill="auto"/>
            <w:vAlign w:val="bottom"/>
            <w:hideMark/>
          </w:tcPr>
          <w:p w14:paraId="093ABFF4" w14:textId="77777777" w:rsidR="00642938" w:rsidRPr="00244AF3" w:rsidRDefault="00642938" w:rsidP="007956A6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High Input</w:t>
            </w:r>
          </w:p>
        </w:tc>
        <w:tc>
          <w:tcPr>
            <w:tcW w:w="1250" w:type="dxa"/>
            <w:shd w:val="clear" w:color="auto" w:fill="auto"/>
            <w:vAlign w:val="bottom"/>
            <w:hideMark/>
          </w:tcPr>
          <w:p w14:paraId="2DE29A74" w14:textId="77777777" w:rsidR="00642938" w:rsidRPr="00244AF3" w:rsidRDefault="00642938" w:rsidP="007956A6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Lower Bound</w:t>
            </w:r>
            <w:r w:rsidRPr="00244AF3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br/>
              <w:t>(cost/user)</w:t>
            </w:r>
          </w:p>
        </w:tc>
        <w:tc>
          <w:tcPr>
            <w:tcW w:w="1251" w:type="dxa"/>
            <w:shd w:val="clear" w:color="auto" w:fill="auto"/>
            <w:vAlign w:val="bottom"/>
            <w:hideMark/>
          </w:tcPr>
          <w:p w14:paraId="694C316D" w14:textId="77777777" w:rsidR="00642938" w:rsidRPr="00244AF3" w:rsidRDefault="00642938" w:rsidP="007956A6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 xml:space="preserve"> </w:t>
            </w:r>
            <w:r w:rsidRPr="00244AF3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br/>
              <w:t>Lower bound total heroin cost</w:t>
            </w:r>
            <w:r w:rsidRPr="00244AF3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br/>
              <w:t>(in millions)</w:t>
            </w:r>
          </w:p>
        </w:tc>
        <w:tc>
          <w:tcPr>
            <w:tcW w:w="1250" w:type="dxa"/>
            <w:shd w:val="clear" w:color="auto" w:fill="auto"/>
            <w:vAlign w:val="bottom"/>
            <w:hideMark/>
          </w:tcPr>
          <w:p w14:paraId="2B1101E8" w14:textId="77777777" w:rsidR="00642938" w:rsidRPr="00244AF3" w:rsidRDefault="00642938" w:rsidP="007956A6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Lower Bound % of Base Case</w:t>
            </w:r>
          </w:p>
        </w:tc>
        <w:tc>
          <w:tcPr>
            <w:tcW w:w="1251" w:type="dxa"/>
            <w:shd w:val="clear" w:color="auto" w:fill="auto"/>
            <w:vAlign w:val="bottom"/>
            <w:hideMark/>
          </w:tcPr>
          <w:p w14:paraId="4682FCEB" w14:textId="77777777" w:rsidR="00642938" w:rsidRPr="00244AF3" w:rsidRDefault="00642938" w:rsidP="007956A6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Higher Bound</w:t>
            </w:r>
            <w:r w:rsidRPr="00244AF3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br/>
              <w:t>(cost/user)</w:t>
            </w:r>
          </w:p>
        </w:tc>
        <w:tc>
          <w:tcPr>
            <w:tcW w:w="1250" w:type="dxa"/>
            <w:shd w:val="clear" w:color="auto" w:fill="auto"/>
            <w:vAlign w:val="bottom"/>
            <w:hideMark/>
          </w:tcPr>
          <w:p w14:paraId="2A2DA2D5" w14:textId="77777777" w:rsidR="00642938" w:rsidRPr="00244AF3" w:rsidRDefault="00642938" w:rsidP="007956A6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Higher bound total heroin cost</w:t>
            </w:r>
            <w:r w:rsidRPr="00244AF3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br/>
              <w:t>(in millions)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33CC8897" w14:textId="77777777" w:rsidR="00642938" w:rsidRPr="00244AF3" w:rsidRDefault="00642938" w:rsidP="007956A6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Upper Bound % of Base Case</w:t>
            </w:r>
          </w:p>
        </w:tc>
      </w:tr>
      <w:tr w:rsidR="00533DC3" w:rsidRPr="00244AF3" w14:paraId="3ADCCEF9" w14:textId="77777777" w:rsidTr="00863289">
        <w:trPr>
          <w:trHeight w:val="240"/>
        </w:trPr>
        <w:tc>
          <w:tcPr>
            <w:tcW w:w="6750" w:type="dxa"/>
            <w:shd w:val="clear" w:color="auto" w:fill="auto"/>
            <w:vAlign w:val="bottom"/>
            <w:hideMark/>
          </w:tcPr>
          <w:p w14:paraId="5EC0FCDC" w14:textId="77777777" w:rsidR="00642938" w:rsidRPr="00244AF3" w:rsidRDefault="00642938" w:rsidP="007956A6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Number of heroin users</w:t>
            </w:r>
          </w:p>
        </w:tc>
        <w:tc>
          <w:tcPr>
            <w:tcW w:w="1350" w:type="dxa"/>
            <w:shd w:val="clear" w:color="auto" w:fill="auto"/>
            <w:vAlign w:val="bottom"/>
            <w:hideMark/>
          </w:tcPr>
          <w:p w14:paraId="2CB17A76" w14:textId="6AFB4798" w:rsidR="00642938" w:rsidRPr="00244AF3" w:rsidRDefault="00642938" w:rsidP="00533DC3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1,008,000</w:t>
            </w:r>
            <w:r w:rsidR="001D4C90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b3V0d2VsbDwvQXV0aG9yPjxZZWFyPjIwMDc8L1llYXI+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</w:fldData>
              </w:fldChar>
            </w:r>
            <w:r w:rsidR="00533DC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533DC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b3V0d2VsbDwvQXV0aG9yPjxZZWFyPjIwMDc8L1llYXI+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</w:fldData>
              </w:fldChar>
            </w:r>
            <w:r w:rsidR="00533DC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533DC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</w:r>
            <w:r w:rsidR="00533DC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  <w:r w:rsidR="001D4C90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</w:r>
            <w:r w:rsidR="001D4C90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533DC3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1, 2]</w:t>
            </w:r>
            <w:r w:rsidR="001D4C90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440" w:type="dxa"/>
            <w:shd w:val="clear" w:color="auto" w:fill="auto"/>
            <w:vAlign w:val="bottom"/>
            <w:hideMark/>
          </w:tcPr>
          <w:p w14:paraId="2FB3C1FB" w14:textId="4A68CF70" w:rsidR="00642938" w:rsidRPr="00244AF3" w:rsidRDefault="00642938" w:rsidP="00533DC3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324,000</w:t>
            </w:r>
            <w:r w:rsidR="00533DC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/>
            </w:r>
            <w:r w:rsidR="00533DC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&lt;EndNote&gt;&lt;Cite&gt;&lt;Author&gt;Center for Behavioral Health Statistics and Quality&lt;/Author&gt;&lt;Year&gt;2016&lt;/Year&gt;&lt;RecNum&gt;75&lt;/RecNum&gt;&lt;DisplayText&gt;[2]&lt;/DisplayText&gt;&lt;record&gt;&lt;rec-number&gt;75&lt;/rec-number&gt;&lt;foreign-keys&gt;&lt;key app="EN" db-id="zr9vr0exlxrrp6ef09oxzswovze2aas2east" timestamp="1476751652"&gt;75&lt;/key&gt;&lt;/foreign-keys&gt;&lt;ref-type name="Web Page"&gt;12&lt;/ref-type&gt;&lt;contributors&gt;&lt;authors&gt;&lt;author&gt;Center for Behavioral Health Statistics and Quality,&lt;/author&gt;&lt;/authors&gt;&lt;/contributors&gt;&lt;titles&gt;&lt;title&gt;Key substance use and mental health indicators in the United States: Results from the 2015 National Survey on Drug Use and Health (HHS Publication No. SMA 16-4984, NSDUH Series H-51).&lt;/title&gt;&lt;/titles&gt;&lt;volume&gt;2016&lt;/volume&gt;&lt;number&gt;October 15&lt;/number&gt;&lt;dates&gt;&lt;year&gt;2016&lt;/year&gt;&lt;/dates&gt;&lt;urls&gt;&lt;related-urls&gt;&lt;url&gt;http://www.samhsa.gov/data/&lt;/url&gt;&lt;/related-urls&gt;&lt;/urls&gt;&lt;/record&gt;&lt;/Cite&gt;&lt;Cite&gt;&lt;Author&gt;Center for Behavioral Health Statistics and Quality&lt;/Author&gt;&lt;Year&gt;2016&lt;/Year&gt;&lt;RecNum&gt;75&lt;/RecNum&gt;&lt;record&gt;&lt;rec-number&gt;75&lt;/rec-number&gt;&lt;foreign-keys&gt;&lt;key app="EN" db-id="zr9vr0exlxrrp6ef09oxzswovze2aas2east" timestamp="1476751652"&gt;75&lt;/key&gt;&lt;/foreign-keys&gt;&lt;ref-type name="Web Page"&gt;12&lt;/ref-type&gt;&lt;contributors&gt;&lt;authors&gt;&lt;author&gt;Center for Behavioral Health Statistics and Quality,&lt;/author&gt;&lt;/authors&gt;&lt;/contributors&gt;&lt;titles&gt;&lt;title&gt;Key substance use and mental health indicators in the United States: Results from the 2015 National Survey on Drug Use and Health (HHS Publication No. SMA 16-4984, NSDUH Series H-51).&lt;/title&gt;&lt;/titles&gt;&lt;volume&gt;2016&lt;/volume&gt;&lt;number&gt;October 15&lt;/number&gt;&lt;dates&gt;&lt;year&gt;2016&lt;/year&gt;&lt;/dates&gt;&lt;urls&gt;&lt;related-urls&gt;&lt;url&gt;http://www.samhsa.gov/data/&lt;/url&gt;&lt;/related-urls&gt;&lt;/urls&gt;&lt;/record&gt;&lt;/Cite&gt;&lt;/EndNote&gt;</w:instrText>
            </w:r>
            <w:r w:rsidR="00533DC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533DC3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2]</w:t>
            </w:r>
            <w:r w:rsidR="00533DC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440" w:type="dxa"/>
            <w:shd w:val="clear" w:color="auto" w:fill="auto"/>
            <w:vAlign w:val="bottom"/>
            <w:hideMark/>
          </w:tcPr>
          <w:p w14:paraId="1E258E1B" w14:textId="41445963" w:rsidR="00642938" w:rsidRPr="00244AF3" w:rsidRDefault="00642938" w:rsidP="00533DC3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1,500,000</w:t>
            </w:r>
            <w:r w:rsidR="001D4C90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/>
            </w:r>
            <w:r w:rsidR="00533DC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&lt;EndNote&gt;&lt;Cite&gt;&lt;Author&gt;Kilmer B&lt;/Author&gt;&lt;Year&gt;2014&lt;/Year&gt;&lt;RecNum&gt;60&lt;/RecNum&gt;&lt;DisplayText&gt;[3]&lt;/DisplayText&gt;&lt;record&gt;&lt;rec-number&gt;60&lt;/rec-number&gt;&lt;foreign-keys&gt;&lt;key app="EN" db-id="zr9vr0exlxrrp6ef09oxzswovze2aas2east" timestamp="1463436330"&gt;60&lt;/key&gt;&lt;/foreign-keys&gt;&lt;ref-type name="Web Page"&gt;12&lt;/ref-type&gt;&lt;contributors&gt;&lt;authors&gt;&lt;author&gt;Kilmer B, Everingham SS, Caulkins JP,  et al&lt;/author&gt;&lt;/authors&gt;&lt;/contributors&gt;&lt;titles&gt;&lt;title&gt;What America&amp;apos;s Users Spend on Illicit Drugs: 2000 through 2010&lt;/title&gt;&lt;/titles&gt;&lt;volume&gt;2016&lt;/volume&gt;&lt;number&gt;July 29&lt;/number&gt;&lt;dates&gt;&lt;year&gt;2014&lt;/year&gt;&lt;/dates&gt;&lt;urls&gt;&lt;related-urls&gt;&lt;url&gt;http://www.rand.org/pubs/research_reports/RR534.html&lt;/url&gt;&lt;/related-urls&gt;&lt;/urls&gt;&lt;/record&gt;&lt;/Cite&gt;&lt;/EndNote&gt;</w:instrText>
            </w:r>
            <w:r w:rsidR="001D4C90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533DC3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3]</w:t>
            </w:r>
            <w:r w:rsidR="001D4C90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250" w:type="dxa"/>
            <w:shd w:val="clear" w:color="auto" w:fill="auto"/>
            <w:vAlign w:val="bottom"/>
            <w:hideMark/>
          </w:tcPr>
          <w:p w14:paraId="21C96612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0,799.14</w:t>
            </w:r>
          </w:p>
        </w:tc>
        <w:tc>
          <w:tcPr>
            <w:tcW w:w="1251" w:type="dxa"/>
            <w:shd w:val="clear" w:color="auto" w:fill="auto"/>
            <w:vAlign w:val="bottom"/>
            <w:hideMark/>
          </w:tcPr>
          <w:p w14:paraId="465D8639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16,458.92</w:t>
            </w:r>
          </w:p>
        </w:tc>
        <w:tc>
          <w:tcPr>
            <w:tcW w:w="1250" w:type="dxa"/>
            <w:shd w:val="clear" w:color="auto" w:fill="auto"/>
            <w:vAlign w:val="bottom"/>
            <w:hideMark/>
          </w:tcPr>
          <w:p w14:paraId="0CF30FB4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32.14%</w:t>
            </w:r>
          </w:p>
        </w:tc>
        <w:tc>
          <w:tcPr>
            <w:tcW w:w="1251" w:type="dxa"/>
            <w:shd w:val="clear" w:color="auto" w:fill="auto"/>
            <w:vAlign w:val="bottom"/>
            <w:hideMark/>
          </w:tcPr>
          <w:p w14:paraId="63AE1B72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0,799.14</w:t>
            </w:r>
          </w:p>
        </w:tc>
        <w:tc>
          <w:tcPr>
            <w:tcW w:w="1250" w:type="dxa"/>
            <w:shd w:val="clear" w:color="auto" w:fill="auto"/>
            <w:vAlign w:val="bottom"/>
            <w:hideMark/>
          </w:tcPr>
          <w:p w14:paraId="295FC0F4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76,198.71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597A10A1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148.81%</w:t>
            </w:r>
          </w:p>
        </w:tc>
      </w:tr>
      <w:tr w:rsidR="00533DC3" w:rsidRPr="00244AF3" w14:paraId="7F4F4238" w14:textId="77777777" w:rsidTr="00863289">
        <w:trPr>
          <w:trHeight w:val="240"/>
        </w:trPr>
        <w:tc>
          <w:tcPr>
            <w:tcW w:w="6750" w:type="dxa"/>
            <w:shd w:val="clear" w:color="auto" w:fill="auto"/>
            <w:vAlign w:val="bottom"/>
            <w:hideMark/>
          </w:tcPr>
          <w:p w14:paraId="43FD022B" w14:textId="77777777" w:rsidR="00642938" w:rsidRPr="00244AF3" w:rsidRDefault="00642938" w:rsidP="007956A6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Cost of HCV Treatment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5C49120C" w14:textId="30E508E9" w:rsidR="00642938" w:rsidRPr="00244AF3" w:rsidRDefault="00642938" w:rsidP="00533DC3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81,633.51</w:t>
            </w:r>
            <w:r w:rsidR="00533DC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/>
            </w:r>
            <w:r w:rsidR="00533DC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&lt;EndNote&gt;&lt;Cite&gt;&lt;Author&gt;Younossi&lt;/Author&gt;&lt;Year&gt;2016&lt;/Year&gt;&lt;RecNum&gt;54&lt;/RecNum&gt;&lt;DisplayText&gt;[4]&lt;/DisplayText&gt;&lt;record&gt;&lt;rec-number&gt;54&lt;/rec-number&gt;&lt;foreign-keys&gt;&lt;key app="EN" db-id="zr9vr0exlxrrp6ef09oxzswovze2aas2east" timestamp="1463089491"&gt;54&lt;/key&gt;&lt;/foreign-keys&gt;&lt;ref-type name="Journal Article"&gt;17&lt;/ref-type&gt;&lt;contributors&gt;&lt;authors&gt;&lt;author&gt;Younossi, Zobair M.; Park, Haesuk; Gordon, Stuart C. ; Ferguson;John R.; Ahmed, Aijaz; Dieterich, Douglas; Saab, Sammy&lt;/author&gt;&lt;/authors&gt;&lt;/contributors&gt;&lt;titles&gt;&lt;title&gt;Real-World Outcomes of Ledipasvir/Sofosbuvir in Treatment-Naïve Patients With Hepatitis C &lt;/title&gt;&lt;secondary-title&gt;Am J Manag Care&lt;/secondary-title&gt;&lt;/titles&gt;&lt;periodical&gt;&lt;full-title&gt;Am J Manag Care&lt;/full-title&gt;&lt;/periodical&gt;&lt;dates&gt;&lt;year&gt;2016&lt;/year&gt;&lt;/dates&gt;&lt;urls&gt;&lt;related-urls&gt;&lt;url&gt;http://www.ajmc.com/journals/issue/2016/2016-5-vol22-sp/real-world-outcomes-of-ledipasvir-sofosbuvir-in-treatment-naive-patients-with-hepatitis-c&lt;/url&gt;&lt;/related-urls&gt;&lt;/urls&gt;&lt;/record&gt;&lt;/Cite&gt;&lt;/EndNote&gt;</w:instrText>
            </w:r>
            <w:r w:rsidR="00533DC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533DC3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4]</w:t>
            </w:r>
            <w:r w:rsidR="00533DC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7A463BCF" w14:textId="0C29B005" w:rsidR="00642938" w:rsidRPr="00244AF3" w:rsidRDefault="00642938" w:rsidP="00533DC3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18,976.95</w:t>
            </w:r>
            <w:r w:rsidR="00533DC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b2xvbW9uPC9BdXRob3I+PFllYXI+MjAxMTwvWWVhcj48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</w:fldData>
              </w:fldChar>
            </w:r>
            <w:r w:rsidR="00533DC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533DC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b2xvbW9uPC9BdXRob3I+PFllYXI+MjAxMTwvWWVhcj48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</w:fldData>
              </w:fldChar>
            </w:r>
            <w:r w:rsidR="00533DC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533DC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</w:r>
            <w:r w:rsidR="00533DC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  <w:r w:rsidR="00533DC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</w:r>
            <w:r w:rsidR="00533DC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533DC3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5]</w:t>
            </w:r>
            <w:r w:rsidR="00533DC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73717227" w14:textId="44F441C7" w:rsidR="00642938" w:rsidRPr="00244AF3" w:rsidRDefault="00642938" w:rsidP="00533DC3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101,380.00</w:t>
            </w:r>
            <w:r w:rsidR="00533DC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/>
            </w:r>
            <w:r w:rsidR="00533DC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&lt;EndNote&gt;&lt;Cite&gt;&lt;Author&gt;Younossi&lt;/Author&gt;&lt;Year&gt;2016&lt;/Year&gt;&lt;RecNum&gt;54&lt;/RecNum&gt;&lt;DisplayText&gt;[4]&lt;/DisplayText&gt;&lt;record&gt;&lt;rec-number&gt;54&lt;/rec-number&gt;&lt;foreign-keys&gt;&lt;key app="EN" db-id="zr9vr0exlxrrp6ef09oxzswovze2aas2east" timestamp="1463089491"&gt;54&lt;/key&gt;&lt;/foreign-keys&gt;&lt;ref-type name="Journal Article"&gt;17&lt;/ref-type&gt;&lt;contributors&gt;&lt;authors&gt;&lt;author&gt;Younossi, Zobair M.; Park, Haesuk; Gordon, Stuart C. ; Ferguson;John R.; Ahmed, Aijaz; Dieterich, Douglas; Saab, Sammy&lt;/author&gt;&lt;/authors&gt;&lt;/contributors&gt;&lt;titles&gt;&lt;title&gt;Real-World Outcomes of Ledipasvir/Sofosbuvir in Treatment-Naïve Patients With Hepatitis C &lt;/title&gt;&lt;secondary-title&gt;Am J Manag Care&lt;/secondary-title&gt;&lt;/titles&gt;&lt;periodical&gt;&lt;full-title&gt;Am J Manag Care&lt;/full-title&gt;&lt;/periodical&gt;&lt;dates&gt;&lt;year&gt;2016&lt;/year&gt;&lt;/dates&gt;&lt;urls&gt;&lt;related-urls&gt;&lt;url&gt;http://www.ajmc.com/journals/issue/2016/2016-5-vol22-sp/real-world-outcomes-of-ledipasvir-sofosbuvir-in-treatment-naive-patients-with-hepatitis-c&lt;/url&gt;&lt;/related-urls&gt;&lt;/urls&gt;&lt;/record&gt;&lt;/Cite&gt;&lt;/EndNote&gt;</w:instrText>
            </w:r>
            <w:r w:rsidR="00533DC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533DC3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4]</w:t>
            </w:r>
            <w:r w:rsidR="00533DC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250" w:type="dxa"/>
            <w:shd w:val="clear" w:color="auto" w:fill="auto"/>
            <w:noWrap/>
            <w:vAlign w:val="bottom"/>
            <w:hideMark/>
          </w:tcPr>
          <w:p w14:paraId="6235290B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43,268.70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2C7473F9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43,614.85</w:t>
            </w:r>
          </w:p>
        </w:tc>
        <w:tc>
          <w:tcPr>
            <w:tcW w:w="1250" w:type="dxa"/>
            <w:shd w:val="clear" w:color="auto" w:fill="auto"/>
            <w:vAlign w:val="bottom"/>
            <w:hideMark/>
          </w:tcPr>
          <w:p w14:paraId="0A91DD4B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85.18%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18E344D0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3,172.39</w:t>
            </w:r>
          </w:p>
        </w:tc>
        <w:tc>
          <w:tcPr>
            <w:tcW w:w="1250" w:type="dxa"/>
            <w:shd w:val="clear" w:color="auto" w:fill="auto"/>
            <w:noWrap/>
            <w:vAlign w:val="bottom"/>
            <w:hideMark/>
          </w:tcPr>
          <w:p w14:paraId="61D3ACBD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3,597.77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1096ABF3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104.67%</w:t>
            </w:r>
          </w:p>
        </w:tc>
      </w:tr>
      <w:tr w:rsidR="00533DC3" w:rsidRPr="00244AF3" w14:paraId="1D79BB4A" w14:textId="77777777" w:rsidTr="00863289">
        <w:trPr>
          <w:trHeight w:val="240"/>
        </w:trPr>
        <w:tc>
          <w:tcPr>
            <w:tcW w:w="6750" w:type="dxa"/>
            <w:shd w:val="clear" w:color="auto" w:fill="auto"/>
            <w:noWrap/>
            <w:vAlign w:val="bottom"/>
            <w:hideMark/>
          </w:tcPr>
          <w:p w14:paraId="1EAC6059" w14:textId="77777777" w:rsidR="00642938" w:rsidRPr="00244AF3" w:rsidRDefault="00642938" w:rsidP="007956A6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Cost of incarceration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55F8EF80" w14:textId="41458B20" w:rsidR="00642938" w:rsidRPr="00244AF3" w:rsidRDefault="00642938" w:rsidP="00533DC3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23,681.71</w:t>
            </w:r>
            <w:r w:rsidR="00533DC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/>
            </w:r>
            <w:r w:rsidR="00533DC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&lt;EndNote&gt;&lt;Cite&gt;&lt;Author&gt;Samuels&lt;/Author&gt;&lt;Year&gt;2015&lt;/Year&gt;&lt;RecNum&gt;52&lt;/RecNum&gt;&lt;DisplayText&gt;[6]&lt;/DisplayText&gt;&lt;record&gt;&lt;rec-number&gt;52&lt;/rec-number&gt;&lt;foreign-keys&gt;&lt;key app="EN" db-id="zr9vr0exlxrrp6ef09oxzswovze2aas2east" timestamp="1454464963"&gt;52&lt;/key&gt;&lt;/foreign-keys&gt;&lt;ref-type name="Web Page"&gt;12&lt;/ref-type&gt;&lt;contributors&gt;&lt;authors&gt;&lt;author&gt;Samuels, Jr., CE&lt;/author&gt;&lt;/authors&gt;&lt;/contributors&gt;&lt;titles&gt;&lt;title&gt;Annual Determination of Average Cost of Incarceration&lt;/title&gt;&lt;/titles&gt;&lt;volume&gt;2016&lt;/volume&gt;&lt;number&gt;July 27&lt;/number&gt;&lt;dates&gt;&lt;year&gt;2015&lt;/year&gt;&lt;/dates&gt;&lt;urls&gt;&lt;related-urls&gt;&lt;url&gt;https://www.federalregister.gov/articles/2015/03/09/2015-05437/annual-determination-of-average-cost-of-incarceration&lt;/url&gt;&lt;/related-urls&gt;&lt;/urls&gt;&lt;/record&gt;&lt;/Cite&gt;&lt;/EndNote&gt;</w:instrText>
            </w:r>
            <w:r w:rsidR="00533DC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533DC3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6]</w:t>
            </w:r>
            <w:r w:rsidR="00533DC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4A08F20B" w14:textId="3DA8180A" w:rsidR="00642938" w:rsidRPr="00244AF3" w:rsidRDefault="00642938" w:rsidP="000C3F15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15,872.80</w:t>
            </w:r>
            <w:r w:rsidR="000C3F1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/>
            </w:r>
            <w:r w:rsidR="000C3F1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&lt;EndNote&gt;&lt;Cite&gt;&lt;Author&gt;Henrichson&lt;/Author&gt;&lt;Year&gt;2012&lt;/Year&gt;&lt;RecNum&gt;78&lt;/RecNum&gt;&lt;DisplayText&gt;[7]&lt;/DisplayText&gt;&lt;record&gt;&lt;rec-number&gt;78&lt;/rec-number&gt;&lt;foreign-keys&gt;&lt;key app="EN" db-id="zr9vr0exlxrrp6ef09oxzswovze2aas2east" timestamp="1476754195"&gt;78&lt;/key&gt;&lt;/foreign-keys&gt;&lt;ref-type name="Web Page"&gt;12&lt;/ref-type&gt;&lt;contributors&gt;&lt;authors&gt;&lt;author&gt;Henrichson, C;  Delaney, R.&lt;/author&gt;&lt;/authors&gt;&lt;/contributors&gt;&lt;titles&gt;&lt;title&gt;The Price of Prisons: What Incarceration Costs Taxpayers.&lt;/title&gt;&lt;/titles&gt;&lt;volume&gt;2016&lt;/volume&gt;&lt;number&gt;October 16&lt;/number&gt;&lt;dates&gt;&lt;year&gt;2012&lt;/year&gt;&lt;pub-dates&gt;&lt;date&gt;July 20, 2012&lt;/date&gt;&lt;/pub-dates&gt;&lt;/dates&gt;&lt;pub-location&gt;New York&lt;/pub-location&gt;&lt;publisher&gt;Vera Institute of Justice&lt;/publisher&gt;&lt;urls&gt;&lt;related-urls&gt;&lt;url&gt;http://archive.vera.org/sites/default/files/resources/downloads/price-of-prisons-updated-version-021914.pdf&lt;/url&gt;&lt;/related-urls&gt;&lt;/urls&gt;&lt;/record&gt;&lt;/Cite&gt;&lt;/EndNote&gt;</w:instrText>
            </w:r>
            <w:r w:rsidR="000C3F1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0C3F15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7]</w:t>
            </w:r>
            <w:r w:rsidR="000C3F1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543A6317" w14:textId="7169BD40" w:rsidR="00642938" w:rsidRPr="00244AF3" w:rsidRDefault="00642938" w:rsidP="000C3F15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65,299.89</w:t>
            </w:r>
            <w:r w:rsidR="000C3F1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/>
            </w:r>
            <w:r w:rsidR="000C3F1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&lt;EndNote&gt;&lt;Cite&gt;&lt;Author&gt;Henrichson&lt;/Author&gt;&lt;Year&gt;2012&lt;/Year&gt;&lt;RecNum&gt;78&lt;/RecNum&gt;&lt;DisplayText&gt;[7]&lt;/DisplayText&gt;&lt;record&gt;&lt;rec-number&gt;78&lt;/rec-number&gt;&lt;foreign-keys&gt;&lt;key app="EN" db-id="zr9vr0exlxrrp6ef09oxzswovze2aas2east" timestamp="1476754195"&gt;78&lt;/key&gt;&lt;/foreign-keys&gt;&lt;ref-type name="Web Page"&gt;12&lt;/ref-type&gt;&lt;contributors&gt;&lt;authors&gt;&lt;author&gt;Henrichson, C;  Delaney, R.&lt;/author&gt;&lt;/authors&gt;&lt;/contributors&gt;&lt;titles&gt;&lt;title&gt;The Price of Prisons: What Incarceration Costs Taxpayers.&lt;/title&gt;&lt;/titles&gt;&lt;volume&gt;2016&lt;/volume&gt;&lt;number&gt;October 16&lt;/number&gt;&lt;dates&gt;&lt;year&gt;2012&lt;/year&gt;&lt;pub-dates&gt;&lt;date&gt;July 20, 2012&lt;/date&gt;&lt;/pub-dates&gt;&lt;/dates&gt;&lt;pub-location&gt;New York&lt;/pub-location&gt;&lt;publisher&gt;Vera Institute of Justice&lt;/publisher&gt;&lt;urls&gt;&lt;related-urls&gt;&lt;url&gt;http://archive.vera.org/sites/default/files/resources/downloads/price-of-prisons-updated-version-021914.pdf&lt;/url&gt;&lt;/related-urls&gt;&lt;/urls&gt;&lt;/record&gt;&lt;/Cite&gt;&lt;/EndNote&gt;</w:instrText>
            </w:r>
            <w:r w:rsidR="000C3F1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0C3F15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7]</w:t>
            </w:r>
            <w:r w:rsidR="000C3F1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250" w:type="dxa"/>
            <w:shd w:val="clear" w:color="auto" w:fill="auto"/>
            <w:noWrap/>
            <w:vAlign w:val="bottom"/>
            <w:hideMark/>
          </w:tcPr>
          <w:p w14:paraId="5EF8540D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47,865.92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77BD69BC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48,248.85</w:t>
            </w:r>
          </w:p>
        </w:tc>
        <w:tc>
          <w:tcPr>
            <w:tcW w:w="1250" w:type="dxa"/>
            <w:shd w:val="clear" w:color="auto" w:fill="auto"/>
            <w:vAlign w:val="bottom"/>
            <w:hideMark/>
          </w:tcPr>
          <w:p w14:paraId="388E4A88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94.23%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45CE1959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7,672.89</w:t>
            </w:r>
          </w:p>
        </w:tc>
        <w:tc>
          <w:tcPr>
            <w:tcW w:w="1250" w:type="dxa"/>
            <w:shd w:val="clear" w:color="auto" w:fill="auto"/>
            <w:noWrap/>
            <w:vAlign w:val="bottom"/>
            <w:hideMark/>
          </w:tcPr>
          <w:p w14:paraId="0EAF5249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8,134.27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76F48405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113.53%</w:t>
            </w:r>
          </w:p>
        </w:tc>
      </w:tr>
      <w:tr w:rsidR="00533DC3" w:rsidRPr="00244AF3" w14:paraId="089BF6DA" w14:textId="77777777" w:rsidTr="00863289">
        <w:trPr>
          <w:trHeight w:val="240"/>
        </w:trPr>
        <w:tc>
          <w:tcPr>
            <w:tcW w:w="6750" w:type="dxa"/>
            <w:shd w:val="clear" w:color="auto" w:fill="auto"/>
            <w:vAlign w:val="bottom"/>
            <w:hideMark/>
          </w:tcPr>
          <w:p w14:paraId="6212C8F1" w14:textId="77777777" w:rsidR="00642938" w:rsidRPr="00244AF3" w:rsidRDefault="00642938" w:rsidP="007956A6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Proportion of users in Prison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05B3B533" w14:textId="60108423" w:rsidR="00642938" w:rsidRPr="00244AF3" w:rsidRDefault="00642938" w:rsidP="008F4647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0.1984</w:t>
            </w:r>
            <w:r w:rsidR="000C3F1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b3V0d2VsbDwvQXV0aG9yPjxZZWFyPjIwMDc8L1llYXI+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</w:fldData>
              </w:fldChar>
            </w:r>
            <w:r w:rsidR="008F4647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8F4647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b3V0d2VsbDwvQXV0aG9yPjxZZWFyPjIwMDc8L1llYXI+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</w:fldData>
              </w:fldChar>
            </w:r>
            <w:r w:rsidR="008F4647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8F4647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</w:r>
            <w:r w:rsidR="008F4647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  <w:r w:rsidR="000C3F1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</w:r>
            <w:r w:rsidR="000C3F1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8F4647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1, 2]</w:t>
            </w:r>
            <w:r w:rsidR="000C3F1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5A3B0B5D" w14:textId="5FE29321" w:rsidR="00642938" w:rsidRPr="00244AF3" w:rsidRDefault="00642938" w:rsidP="008F4647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0.1984</w:t>
            </w:r>
            <w:r w:rsidR="000C3F1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b3V0d2VsbDwvQXV0aG9yPjxZZWFyPjIwMDc8L1llYXI+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</w:fldData>
              </w:fldChar>
            </w:r>
            <w:r w:rsidR="008F4647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8F4647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b3V0d2VsbDwvQXV0aG9yPjxZZWFyPjIwMDc8L1llYXI+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</w:fldData>
              </w:fldChar>
            </w:r>
            <w:r w:rsidR="008F4647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8F4647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</w:r>
            <w:r w:rsidR="008F4647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  <w:r w:rsidR="000C3F1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</w:r>
            <w:r w:rsidR="000C3F1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8F4647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1, 2]</w:t>
            </w:r>
            <w:r w:rsidR="000C3F1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262FE493" w14:textId="3E7C2E74" w:rsidR="00642938" w:rsidRPr="00244AF3" w:rsidRDefault="00642938" w:rsidP="008F4647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0.36</w:t>
            </w:r>
            <w:r w:rsidR="008F4647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/>
            </w:r>
            <w:r w:rsidR="008F4647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&lt;EndNote&gt;&lt;Cite&gt;&lt;Author&gt;Boutwell&lt;/Author&gt;&lt;Year&gt;2007&lt;/Year&gt;&lt;RecNum&gt;45&lt;/RecNum&gt;&lt;DisplayText&gt;[1]&lt;/DisplayText&gt;&lt;record&gt;&lt;rec-number&gt;45&lt;/rec-number&gt;&lt;foreign-keys&gt;&lt;key app="EN" db-id="zr9vr0exlxrrp6ef09oxzswovze2aas2east" timestamp="1454384269"&gt;45&lt;/key&gt;&lt;/foreign-keys&gt;&lt;ref-type name="Journal Article"&gt;17&lt;/ref-type&gt;&lt;contributors&gt;&lt;authors&gt;&lt;author&gt;Boutwell, A. E.&lt;/author&gt;&lt;author&gt;Nijhawan, A.&lt;/author&gt;&lt;author&gt;Zaller, N.&lt;/author&gt;&lt;author&gt;Rich, J. D.&lt;/author&gt;&lt;/authors&gt;&lt;/contributors&gt;&lt;auth-address&gt;Institute for Healthcare Improvement, Cambridge, Massachusetts, USA.&lt;/auth-address&gt;&lt;titles&gt;&lt;title&gt;Arrested on heroin: a national opportunity&lt;/title&gt;&lt;secondary-title&gt;J Opioid Manag&lt;/secondary-title&gt;&lt;/titles&gt;&lt;periodical&gt;&lt;full-title&gt;J Opioid Manag&lt;/full-title&gt;&lt;/periodical&gt;&lt;pages&gt;328-32&lt;/pages&gt;&lt;volume&gt;3&lt;/volume&gt;&lt;number&gt;6&lt;/number&gt;&lt;keywords&gt;&lt;keyword&gt;Cost of Illness&lt;/keyword&gt;&lt;keyword&gt;Crime/economics/*statistics &amp;amp; numerical data&lt;/keyword&gt;&lt;keyword&gt;Female&lt;/keyword&gt;&lt;keyword&gt;Health Care Costs&lt;/keyword&gt;&lt;keyword&gt;*Health Policy/economics&lt;/keyword&gt;&lt;keyword&gt;Health Services Accessibility&lt;/keyword&gt;&lt;keyword&gt;Health Services Research&lt;/keyword&gt;&lt;keyword&gt;Heroin Dependence/economics/epidemiology/*rehabilitation&lt;/keyword&gt;&lt;keyword&gt;Humans&lt;/keyword&gt;&lt;keyword&gt;Male&lt;/keyword&gt;&lt;keyword&gt;Prevalence&lt;/keyword&gt;&lt;keyword&gt;Prisoners/*statistics &amp;amp; numerical data&lt;/keyword&gt;&lt;keyword&gt;Public Health/economics/*statistics &amp;amp; numerical data&lt;/keyword&gt;&lt;keyword&gt;Substance Abuse Detection/economics/*statistics &amp;amp; numerical data&lt;/keyword&gt;&lt;keyword&gt;Substance Abuse Treatment Centers/economics/organization &amp;amp;&lt;/keyword&gt;&lt;keyword&gt;administration/*statistics &amp;amp; numerical data&lt;/keyword&gt;&lt;keyword&gt;United States/epidemiology&lt;/keyword&gt;&lt;/keywords&gt;&lt;dates&gt;&lt;year&gt;2007&lt;/year&gt;&lt;pub-dates&gt;&lt;date&gt;Nov-Dec&lt;/date&gt;&lt;/pub-dates&gt;&lt;/dates&gt;&lt;isbn&gt;1551-7489 (Print)&amp;#xD;1551-7489 (Linking)&lt;/isbn&gt;&lt;accession-num&gt;18290584&lt;/accession-num&gt;&lt;urls&gt;&lt;related-urls&gt;&lt;url&gt;http://www.ncbi.nlm.nih.gov/pubmed/18290584&lt;/url&gt;&lt;/related-urls&gt;&lt;/urls&gt;&lt;/record&gt;&lt;/Cite&gt;&lt;/EndNote&gt;</w:instrText>
            </w:r>
            <w:r w:rsidR="008F4647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8F4647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1]</w:t>
            </w:r>
            <w:r w:rsidR="008F4647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250" w:type="dxa"/>
            <w:shd w:val="clear" w:color="auto" w:fill="auto"/>
            <w:noWrap/>
            <w:vAlign w:val="bottom"/>
            <w:hideMark/>
          </w:tcPr>
          <w:p w14:paraId="1660A390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0,798.76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146F7BB8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1,205.15</w:t>
            </w:r>
          </w:p>
        </w:tc>
        <w:tc>
          <w:tcPr>
            <w:tcW w:w="1250" w:type="dxa"/>
            <w:shd w:val="clear" w:color="auto" w:fill="auto"/>
            <w:vAlign w:val="bottom"/>
            <w:hideMark/>
          </w:tcPr>
          <w:p w14:paraId="13EA025C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100.00%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136945F6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5,562.32</w:t>
            </w:r>
          </w:p>
        </w:tc>
        <w:tc>
          <w:tcPr>
            <w:tcW w:w="1250" w:type="dxa"/>
            <w:shd w:val="clear" w:color="auto" w:fill="auto"/>
            <w:noWrap/>
            <w:vAlign w:val="bottom"/>
            <w:hideMark/>
          </w:tcPr>
          <w:p w14:paraId="48ADAD3B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6,006.82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49DB997C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109.38%</w:t>
            </w:r>
          </w:p>
        </w:tc>
      </w:tr>
      <w:tr w:rsidR="00533DC3" w:rsidRPr="00244AF3" w14:paraId="1465071D" w14:textId="77777777" w:rsidTr="00863289">
        <w:trPr>
          <w:trHeight w:val="240"/>
        </w:trPr>
        <w:tc>
          <w:tcPr>
            <w:tcW w:w="6750" w:type="dxa"/>
            <w:shd w:val="clear" w:color="auto" w:fill="auto"/>
            <w:vAlign w:val="bottom"/>
            <w:hideMark/>
          </w:tcPr>
          <w:p w14:paraId="6259C3A3" w14:textId="77777777" w:rsidR="00642938" w:rsidRPr="00244AF3" w:rsidRDefault="00642938" w:rsidP="007956A6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Lost productivity by incarcerated user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28B33821" w14:textId="61533314" w:rsidR="00642938" w:rsidRPr="00244AF3" w:rsidRDefault="00642938" w:rsidP="002152B5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28,885.46</w:t>
            </w:r>
            <w:r w:rsidR="00320D9A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/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&lt;EndNote&gt;&lt;Cite&gt;&lt;Author&gt;Social Security Administration&lt;/Author&gt;&lt;RecNum&gt;44&lt;/RecNum&gt;&lt;DisplayText&gt;[8]&lt;/DisplayText&gt;&lt;record&gt;&lt;rec-number&gt;44&lt;/rec-number&gt;&lt;foreign-keys&gt;&lt;key app="EN" db-id="zr9vr0exlxrrp6ef09oxzswovze2aas2east" timestamp="1454383442"&gt;44&lt;/key&gt;&lt;/foreign-keys&gt;&lt;ref-type name="Web Page"&gt;12&lt;/ref-type&gt;&lt;contributors&gt;&lt;authors&gt;&lt;author&gt;Social Security Administration,&lt;/author&gt;&lt;/authors&gt;&lt;/contributors&gt;&lt;titles&gt;&lt;title&gt;Measures Of Central Tendency For Wage Data - Average and Median Amounts of Net Compensation&lt;/title&gt;&lt;/titles&gt;&lt;volume&gt;2016&lt;/volume&gt;&lt;number&gt;July 18&lt;/number&gt;&lt;dates&gt;&lt;/dates&gt;&lt;urls&gt;&lt;related-urls&gt;&lt;url&gt;https://www.ssa.gov/oact/cola/central.html&lt;/url&gt;&lt;/related-urls&gt;&lt;/urls&gt;&lt;/record&gt;&lt;/Cite&gt;&lt;/EndNote&gt;</w:instrText>
            </w:r>
            <w:r w:rsidR="00320D9A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2152B5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8]</w:t>
            </w:r>
            <w:r w:rsidR="00320D9A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7E7D23C0" w14:textId="4F45D3C9" w:rsidR="00642938" w:rsidRPr="00244AF3" w:rsidRDefault="00642938" w:rsidP="002152B5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28,885.46</w:t>
            </w:r>
            <w:r w:rsidR="003D2866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/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&lt;EndNote&gt;&lt;Cite&gt;&lt;Author&gt;Social Security Administration&lt;/Author&gt;&lt;RecNum&gt;44&lt;/RecNum&gt;&lt;DisplayText&gt;[8]&lt;/DisplayText&gt;&lt;record&gt;&lt;rec-number&gt;44&lt;/rec-number&gt;&lt;foreign-keys&gt;&lt;key app="EN" db-id="zr9vr0exlxrrp6ef09oxzswovze2aas2east" timestamp="1454383442"&gt;44&lt;/key&gt;&lt;/foreign-keys&gt;&lt;ref-type name="Web Page"&gt;12&lt;/ref-type&gt;&lt;contributors&gt;&lt;authors&gt;&lt;author&gt;Social Security Administration,&lt;/author&gt;&lt;/authors&gt;&lt;/contributors&gt;&lt;titles&gt;&lt;title&gt;Measures Of Central Tendency For Wage Data - Average and Median Amounts of Net Compensation&lt;/title&gt;&lt;/titles&gt;&lt;volume&gt;2016&lt;/volume&gt;&lt;number&gt;July 18&lt;/number&gt;&lt;dates&gt;&lt;/dates&gt;&lt;urls&gt;&lt;related-urls&gt;&lt;url&gt;https://www.ssa.gov/oact/cola/central.html&lt;/url&gt;&lt;/related-urls&gt;&lt;/urls&gt;&lt;/record&gt;&lt;/Cite&gt;&lt;/EndNote&gt;</w:instrText>
            </w:r>
            <w:r w:rsidR="003D2866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2152B5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8]</w:t>
            </w:r>
            <w:r w:rsidR="003D2866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21D16DD2" w14:textId="68F00FA4" w:rsidR="00642938" w:rsidRPr="00244AF3" w:rsidRDefault="00642938" w:rsidP="002152B5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44,622.10</w:t>
            </w:r>
            <w:r w:rsidR="00CC4884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/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&lt;EndNote&gt;&lt;Cite&gt;&lt;Author&gt;Social Security Administration&lt;/Author&gt;&lt;RecNum&gt;44&lt;/RecNum&gt;&lt;DisplayText&gt;[8]&lt;/DisplayText&gt;&lt;record&gt;&lt;rec-number&gt;44&lt;/rec-number&gt;&lt;foreign-keys&gt;&lt;key app="EN" db-id="zr9vr0exlxrrp6ef09oxzswovze2aas2east" timestamp="1454383442"&gt;44&lt;/key&gt;&lt;/foreign-keys&gt;&lt;ref-type name="Web Page"&gt;12&lt;/ref-type&gt;&lt;contributors&gt;&lt;authors&gt;&lt;author&gt;Social Security Administration,&lt;/author&gt;&lt;/authors&gt;&lt;/contributors&gt;&lt;titles&gt;&lt;title&gt;Measures Of Central Tendency For Wage Data - Average and Median Amounts of Net Compensation&lt;/title&gt;&lt;/titles&gt;&lt;volume&gt;2016&lt;/volume&gt;&lt;number&gt;July 18&lt;/number&gt;&lt;dates&gt;&lt;/dates&gt;&lt;urls&gt;&lt;related-urls&gt;&lt;url&gt;https://www.ssa.gov/oact/cola/central.html&lt;/url&gt;&lt;/related-urls&gt;&lt;/urls&gt;&lt;/record&gt;&lt;/Cite&gt;&lt;/EndNote&gt;</w:instrText>
            </w:r>
            <w:r w:rsidR="00CC4884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2152B5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8]</w:t>
            </w:r>
            <w:r w:rsidR="00CC4884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250" w:type="dxa"/>
            <w:shd w:val="clear" w:color="auto" w:fill="auto"/>
            <w:noWrap/>
            <w:vAlign w:val="bottom"/>
            <w:hideMark/>
          </w:tcPr>
          <w:p w14:paraId="7A6EC882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0,799.14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070F1E6A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1,205.53</w:t>
            </w:r>
          </w:p>
        </w:tc>
        <w:tc>
          <w:tcPr>
            <w:tcW w:w="1250" w:type="dxa"/>
            <w:shd w:val="clear" w:color="auto" w:fill="auto"/>
            <w:vAlign w:val="bottom"/>
            <w:hideMark/>
          </w:tcPr>
          <w:p w14:paraId="6A0E6D4C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100.00%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4683DD91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3,899.02</w:t>
            </w:r>
          </w:p>
        </w:tc>
        <w:tc>
          <w:tcPr>
            <w:tcW w:w="1250" w:type="dxa"/>
            <w:shd w:val="clear" w:color="auto" w:fill="auto"/>
            <w:noWrap/>
            <w:vAlign w:val="bottom"/>
            <w:hideMark/>
          </w:tcPr>
          <w:p w14:paraId="4BD7DF2A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4,330.21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33991FC8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106.10%</w:t>
            </w:r>
          </w:p>
        </w:tc>
      </w:tr>
      <w:tr w:rsidR="00533DC3" w:rsidRPr="00244AF3" w14:paraId="67D1A1F6" w14:textId="77777777" w:rsidTr="00863289">
        <w:trPr>
          <w:trHeight w:val="278"/>
        </w:trPr>
        <w:tc>
          <w:tcPr>
            <w:tcW w:w="6750" w:type="dxa"/>
            <w:shd w:val="clear" w:color="auto" w:fill="auto"/>
            <w:vAlign w:val="bottom"/>
            <w:hideMark/>
          </w:tcPr>
          <w:p w14:paraId="02CE93A5" w14:textId="77777777" w:rsidR="00642938" w:rsidRPr="00244AF3" w:rsidRDefault="00642938" w:rsidP="007956A6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Lost productivity by non-incarcerated users outside of prison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4A02C595" w14:textId="5F48A90D" w:rsidR="00642938" w:rsidRPr="00244AF3" w:rsidRDefault="00642938" w:rsidP="002152B5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4,910.53</w:t>
            </w:r>
            <w:r w:rsidR="00611FE0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/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&lt;EndNote&gt;&lt;Cite&gt;&lt;Author&gt;Social Security Administration&lt;/Author&gt;&lt;RecNum&gt;44&lt;/RecNum&gt;&lt;DisplayText&gt;[8, 9]&lt;/DisplayText&gt;&lt;record&gt;&lt;rec-number&gt;44&lt;/rec-number&gt;&lt;foreign-keys&gt;&lt;key app="EN" db-id="zr9vr0exlxrrp6ef09oxzswovze2aas2east" timestamp="1454383442"&gt;44&lt;/key&gt;&lt;/foreign-keys&gt;&lt;ref-type name="Web Page"&gt;12&lt;/ref-type&gt;&lt;contributors&gt;&lt;authors&gt;&lt;author&gt;Social Security Administration,&lt;/author&gt;&lt;/authors&gt;&lt;/contributors&gt;&lt;titles&gt;&lt;title&gt;Measures Of Central Tendency For Wage Data - Average and Median Amounts of Net Compensation&lt;/title&gt;&lt;/titles&gt;&lt;volume&gt;2016&lt;/volume&gt;&lt;number&gt;July 18&lt;/number&gt;&lt;dates&gt;&lt;/dates&gt;&lt;urls&gt;&lt;related-urls&gt;&lt;url&gt;https://www.ssa.gov/oact/cola/central.html&lt;/url&gt;&lt;/related-urls&gt;&lt;/urls&gt;&lt;/record&gt;&lt;/Cite&gt;&lt;Cite&gt;&lt;Author&gt;US Department of Justice and National Drug Intelligence Center&lt;/Author&gt;&lt;Year&gt;2011&lt;/Year&gt;&lt;RecNum&gt;42&lt;/RecNum&gt;&lt;record&gt;&lt;rec-number&gt;42&lt;/rec-number&gt;&lt;foreign-keys&gt;&lt;key app="EN" db-id="zr9vr0exlxrrp6ef09oxzswovze2aas2east" timestamp="1454381699"&gt;42&lt;/key&gt;&lt;/foreign-keys&gt;&lt;ref-type name="Web Page"&gt;12&lt;/ref-type&gt;&lt;contributors&gt;&lt;authors&gt;&lt;author&gt;US Department of Justice and National Drug Intelligence Center,&lt;/author&gt;&lt;/authors&gt;&lt;/contributors&gt;&lt;titles&gt;&lt;title&gt;The Economic Impact of Illicit Drug Use on American Society &lt;/title&gt;&lt;/titles&gt;&lt;volume&gt;2016&lt;/volume&gt;&lt;number&gt;January 29&lt;/number&gt;&lt;dates&gt;&lt;year&gt;2011&lt;/year&gt;&lt;/dates&gt;&lt;urls&gt;&lt;related-urls&gt;&lt;url&gt;http://www.justice.gov/archive/ndic/pubs44/44731/44731p.pdf&lt;/url&gt;&lt;/related-urls&gt;&lt;/urls&gt;&lt;/record&gt;&lt;/Cite&gt;&lt;/EndNote&gt;</w:instrText>
            </w:r>
            <w:r w:rsidR="00611FE0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2152B5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8, 9]</w:t>
            </w:r>
            <w:r w:rsidR="00611FE0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6762B826" w14:textId="33937FB5" w:rsidR="00642938" w:rsidRPr="00244AF3" w:rsidRDefault="00642938" w:rsidP="002152B5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4,910.53</w:t>
            </w:r>
            <w:r w:rsidR="00244D2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/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&lt;EndNote&gt;&lt;Cite&gt;&lt;Author&gt;Social Security Administration&lt;/Author&gt;&lt;RecNum&gt;44&lt;/RecNum&gt;&lt;DisplayText&gt;[8, 9]&lt;/DisplayText&gt;&lt;record&gt;&lt;rec-number&gt;44&lt;/rec-number&gt;&lt;foreign-keys&gt;&lt;key app="EN" db-id="zr9vr0exlxrrp6ef09oxzswovze2aas2east" timestamp="1454383442"&gt;44&lt;/key&gt;&lt;/foreign-keys&gt;&lt;ref-type name="Web Page"&gt;12&lt;/ref-type&gt;&lt;contributors&gt;&lt;authors&gt;&lt;author&gt;Social Security Administration,&lt;/author&gt;&lt;/authors&gt;&lt;/contributors&gt;&lt;titles&gt;&lt;title&gt;Measures Of Central Tendency For Wage Data - Average and Median Amounts of Net Compensation&lt;/title&gt;&lt;/titles&gt;&lt;volume&gt;2016&lt;/volume&gt;&lt;number&gt;July 18&lt;/number&gt;&lt;dates&gt;&lt;/dates&gt;&lt;urls&gt;&lt;related-urls&gt;&lt;url&gt;https://www.ssa.gov/oact/cola/central.html&lt;/url&gt;&lt;/related-urls&gt;&lt;/urls&gt;&lt;/record&gt;&lt;/Cite&gt;&lt;Cite&gt;&lt;Author&gt;US Department of Justice and National Drug Intelligence Center&lt;/Author&gt;&lt;Year&gt;2011&lt;/Year&gt;&lt;RecNum&gt;42&lt;/RecNum&gt;&lt;record&gt;&lt;rec-number&gt;42&lt;/rec-number&gt;&lt;foreign-keys&gt;&lt;key app="EN" db-id="zr9vr0exlxrrp6ef09oxzswovze2aas2east" timestamp="1454381699"&gt;42&lt;/key&gt;&lt;/foreign-keys&gt;&lt;ref-type name="Web Page"&gt;12&lt;/ref-type&gt;&lt;contributors&gt;&lt;authors&gt;&lt;author&gt;US Department of Justice and National Drug Intelligence Center,&lt;/author&gt;&lt;/authors&gt;&lt;/contributors&gt;&lt;titles&gt;&lt;title&gt;The Economic Impact of Illicit Drug Use on American Society &lt;/title&gt;&lt;/titles&gt;&lt;volume&gt;2016&lt;/volume&gt;&lt;number&gt;January 29&lt;/number&gt;&lt;dates&gt;&lt;year&gt;2011&lt;/year&gt;&lt;/dates&gt;&lt;urls&gt;&lt;related-urls&gt;&lt;url&gt;http://www.justice.gov/archive/ndic/pubs44/44731/44731p.pdf&lt;/url&gt;&lt;/related-urls&gt;&lt;/urls&gt;&lt;/record&gt;&lt;/Cite&gt;&lt;/EndNote&gt;</w:instrText>
            </w:r>
            <w:r w:rsidR="00244D2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2152B5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8, 9]</w:t>
            </w:r>
            <w:r w:rsidR="00244D2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513F8489" w14:textId="02A5A140" w:rsidR="00642938" w:rsidRPr="00244AF3" w:rsidRDefault="00642938" w:rsidP="002152B5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7,585.76</w:t>
            </w:r>
            <w:r w:rsidR="00CA7A9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/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&lt;EndNote&gt;&lt;Cite&gt;&lt;Author&gt;Social Security Administration&lt;/Author&gt;&lt;RecNum&gt;44&lt;/RecNum&gt;&lt;DisplayText&gt;[8, 9]&lt;/DisplayText&gt;&lt;record&gt;&lt;rec-number&gt;44&lt;/rec-number&gt;&lt;foreign-keys&gt;&lt;key app="EN" db-id="zr9vr0exlxrrp6ef09oxzswovze2aas2east" timestamp="1454383442"&gt;44&lt;/key&gt;&lt;/foreign-keys&gt;&lt;ref-type name="Web Page"&gt;12&lt;/ref-type&gt;&lt;contributors&gt;&lt;authors&gt;&lt;author&gt;Social Security Administration,&lt;/author&gt;&lt;/authors&gt;&lt;/contributors&gt;&lt;titles&gt;&lt;title&gt;Measures Of Central Tendency For Wage Data - Average and Median Amounts of Net Compensation&lt;/title&gt;&lt;/titles&gt;&lt;volume&gt;2016&lt;/volume&gt;&lt;number&gt;July 18&lt;/number&gt;&lt;dates&gt;&lt;/dates&gt;&lt;urls&gt;&lt;related-urls&gt;&lt;url&gt;https://www.ssa.gov/oact/cola/central.html&lt;/url&gt;&lt;/related-urls&gt;&lt;/urls&gt;&lt;/record&gt;&lt;/Cite&gt;&lt;Cite&gt;&lt;Author&gt;US Department of Justice and National Drug Intelligence Center&lt;/Author&gt;&lt;Year&gt;2011&lt;/Year&gt;&lt;RecNum&gt;42&lt;/RecNum&gt;&lt;record&gt;&lt;rec-number&gt;42&lt;/rec-number&gt;&lt;foreign-keys&gt;&lt;key app="EN" db-id="zr9vr0exlxrrp6ef09oxzswovze2aas2east" timestamp="1454381699"&gt;42&lt;/key&gt;&lt;/foreign-keys&gt;&lt;ref-type name="Web Page"&gt;12&lt;/ref-type&gt;&lt;contributors&gt;&lt;authors&gt;&lt;author&gt;US Department of Justice and National Drug Intelligence Center,&lt;/author&gt;&lt;/authors&gt;&lt;/contributors&gt;&lt;titles&gt;&lt;title&gt;The Economic Impact of Illicit Drug Use on American Society &lt;/title&gt;&lt;/titles&gt;&lt;volume&gt;2016&lt;/volume&gt;&lt;number&gt;January 29&lt;/number&gt;&lt;dates&gt;&lt;year&gt;2011&lt;/year&gt;&lt;/dates&gt;&lt;urls&gt;&lt;related-urls&gt;&lt;url&gt;http://www.justice.gov/archive/ndic/pubs44/44731/44731p.pdf&lt;/url&gt;&lt;/related-urls&gt;&lt;/urls&gt;&lt;/record&gt;&lt;/Cite&gt;&lt;/EndNote&gt;</w:instrText>
            </w:r>
            <w:r w:rsidR="00CA7A9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2152B5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8, 9]</w:t>
            </w:r>
            <w:r w:rsidR="00CA7A9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250" w:type="dxa"/>
            <w:shd w:val="clear" w:color="auto" w:fill="auto"/>
            <w:noWrap/>
            <w:vAlign w:val="bottom"/>
            <w:hideMark/>
          </w:tcPr>
          <w:p w14:paraId="0CCC69D8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0,799.14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1905306E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1,205.53</w:t>
            </w:r>
          </w:p>
        </w:tc>
        <w:tc>
          <w:tcPr>
            <w:tcW w:w="1250" w:type="dxa"/>
            <w:shd w:val="clear" w:color="auto" w:fill="auto"/>
            <w:vAlign w:val="bottom"/>
            <w:hideMark/>
          </w:tcPr>
          <w:p w14:paraId="771F9ED6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100.00%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131D5E66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2,927.76</w:t>
            </w:r>
          </w:p>
        </w:tc>
        <w:tc>
          <w:tcPr>
            <w:tcW w:w="1250" w:type="dxa"/>
            <w:shd w:val="clear" w:color="auto" w:fill="auto"/>
            <w:noWrap/>
            <w:vAlign w:val="bottom"/>
            <w:hideMark/>
          </w:tcPr>
          <w:p w14:paraId="68BB1CD5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3,351.18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6D4E16E8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104.19%</w:t>
            </w:r>
          </w:p>
        </w:tc>
      </w:tr>
      <w:tr w:rsidR="00533DC3" w:rsidRPr="00244AF3" w14:paraId="2C6B345E" w14:textId="77777777" w:rsidTr="00863289">
        <w:trPr>
          <w:trHeight w:val="240"/>
        </w:trPr>
        <w:tc>
          <w:tcPr>
            <w:tcW w:w="6750" w:type="dxa"/>
            <w:shd w:val="clear" w:color="auto" w:fill="auto"/>
            <w:vAlign w:val="bottom"/>
            <w:hideMark/>
          </w:tcPr>
          <w:p w14:paraId="703F58EB" w14:textId="77777777" w:rsidR="00642938" w:rsidRPr="00244AF3" w:rsidRDefault="00642938" w:rsidP="007956A6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Cost of HIV Treatment</w:t>
            </w:r>
          </w:p>
        </w:tc>
        <w:tc>
          <w:tcPr>
            <w:tcW w:w="1350" w:type="dxa"/>
            <w:shd w:val="clear" w:color="auto" w:fill="auto"/>
            <w:vAlign w:val="bottom"/>
            <w:hideMark/>
          </w:tcPr>
          <w:p w14:paraId="4943278E" w14:textId="524C2099" w:rsidR="00642938" w:rsidRPr="00244AF3" w:rsidRDefault="00642938" w:rsidP="002152B5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23,681.71</w:t>
            </w:r>
            <w:r w:rsidR="00CC4884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/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&lt;EndNote&gt;&lt;Cite&gt;&lt;Author&gt;Gebo&lt;/Author&gt;&lt;Year&gt;2010&lt;/Year&gt;&lt;RecNum&gt;31&lt;/RecNum&gt;&lt;DisplayText&gt;[10]&lt;/DisplayText&gt;&lt;record&gt;&lt;rec-number&gt;31&lt;/rec-number&gt;&lt;foreign-keys&gt;&lt;key app="EN" db-id="zr9vr0exlxrrp6ef09oxzswovze2aas2east" timestamp="1454378612"&gt;31&lt;/key&gt;&lt;/foreign-keys&gt;&lt;ref-type name="Journal Article"&gt;17&lt;/ref-type&gt;&lt;contributors&gt;&lt;authors&gt;&lt;author&gt;Gebo, K. A.&lt;/author&gt;&lt;author&gt;Fleishman, J. A.&lt;/author&gt;&lt;author&gt;Conviser, R.&lt;/author&gt;&lt;author&gt;Hellinger, J.&lt;/author&gt;&lt;author&gt;Hellinger, F. J.&lt;/author&gt;&lt;author&gt;Josephs, J. S.&lt;/author&gt;&lt;author&gt;Keiser, P.&lt;/author&gt;&lt;author&gt;Gaist, P.&lt;/author&gt;&lt;author&gt;Moore, R. D.&lt;/author&gt;&lt;author&gt;H. I. V. Research Network&lt;/author&gt;&lt;/authors&gt;&lt;/contributors&gt;&lt;auth-address&gt;Department of Medicine, Johns Hopkins University School of Medicine, Baltimore, MD 21287, USA. kgebo@jhmi.edu&lt;/auth-address&gt;&lt;titles&gt;&lt;title&gt;Contemporary costs of HIV healthcare in the HAART era&lt;/title&gt;&lt;secondary-title&gt;AIDS&lt;/secondary-title&gt;&lt;/titles&gt;&lt;periodical&gt;&lt;full-title&gt;AIDS&lt;/full-title&gt;&lt;/periodical&gt;&lt;pages&gt;2705-15&lt;/pages&gt;&lt;volume&gt;24&lt;/volume&gt;&lt;number&gt;17&lt;/number&gt;&lt;keywords&gt;&lt;keyword&gt;AIDS-Related Opportunistic Infections/drug therapy/*economics/epidemiology&lt;/keyword&gt;&lt;keyword&gt;Antiretroviral Therapy, Highly Active/*economics&lt;/keyword&gt;&lt;keyword&gt;CD4 Lymphocyte Count/economics&lt;/keyword&gt;&lt;keyword&gt;Cost-Benefit Analysis/*economics&lt;/keyword&gt;&lt;keyword&gt;Cross-Sectional Studies&lt;/keyword&gt;&lt;keyword&gt;Delivery of Health Care/*economics&lt;/keyword&gt;&lt;keyword&gt;Female&lt;/keyword&gt;&lt;keyword&gt;HIV Infections/drug therapy/*economics/epidemiology&lt;/keyword&gt;&lt;keyword&gt;Humans&lt;/keyword&gt;&lt;keyword&gt;Male&lt;/keyword&gt;&lt;keyword&gt;United States/epidemiology&lt;/keyword&gt;&lt;/keywords&gt;&lt;dates&gt;&lt;year&gt;2010&lt;/year&gt;&lt;pub-dates&gt;&lt;date&gt;Nov 13&lt;/date&gt;&lt;/pub-dates&gt;&lt;/dates&gt;&lt;isbn&gt;1473-5571 (Electronic)&amp;#xD;0269-9370 (Linking)&lt;/isbn&gt;&lt;accession-num&gt;20859193&lt;/accession-num&gt;&lt;urls&gt;&lt;related-urls&gt;&lt;url&gt;http://www.ncbi.nlm.nih.gov/pubmed/20859193&lt;/url&gt;&lt;/related-urls&gt;&lt;/urls&gt;&lt;custom2&gt;PMC3551268&lt;/custom2&gt;&lt;electronic-resource-num&gt;10.1097/QAD.0b013e32833f3c14&lt;/electronic-resource-num&gt;&lt;/record&gt;&lt;/Cite&gt;&lt;/EndNote&gt;</w:instrText>
            </w:r>
            <w:r w:rsidR="00CC4884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2152B5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10]</w:t>
            </w:r>
            <w:r w:rsidR="00CC4884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305159EA" w14:textId="3C9DB6A7" w:rsidR="00642938" w:rsidRPr="00244AF3" w:rsidRDefault="00642938" w:rsidP="002152B5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18,520.02</w:t>
            </w:r>
            <w:r w:rsidR="00CC4884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2hhY2ttYW48L0F1dGhvcj48WWVhcj4yMDE1PC9ZZWFy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</w:fldData>
              </w:fldChar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2hhY2ttYW48L0F1dGhvcj48WWVhcj4yMDE1PC9ZZWFy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</w:fldData>
              </w:fldChar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  <w:r w:rsidR="00CC4884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</w:r>
            <w:r w:rsidR="00CC4884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2152B5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11]</w:t>
            </w:r>
            <w:r w:rsidR="00CC4884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3BF32BFE" w14:textId="42CE2AB2" w:rsidR="00642938" w:rsidRPr="00244AF3" w:rsidRDefault="00642938" w:rsidP="002152B5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4,903.49</w:t>
            </w:r>
            <w:r w:rsidR="00CC4884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2hhY2ttYW48L0F1dGhvcj48WWVhcj4yMDE1PC9ZZWFy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</w:fldData>
              </w:fldChar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2hhY2ttYW48L0F1dGhvcj48WWVhcj4yMDE1PC9ZZWFy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</w:fldData>
              </w:fldChar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  <w:r w:rsidR="00CC4884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</w:r>
            <w:r w:rsidR="00CC4884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2152B5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11]</w:t>
            </w:r>
            <w:r w:rsidR="00CC4884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250" w:type="dxa"/>
            <w:shd w:val="clear" w:color="auto" w:fill="auto"/>
            <w:noWrap/>
            <w:vAlign w:val="bottom"/>
            <w:hideMark/>
          </w:tcPr>
          <w:p w14:paraId="7AEB7BC6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0,605.08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36F8463A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1,009.92</w:t>
            </w:r>
          </w:p>
        </w:tc>
        <w:tc>
          <w:tcPr>
            <w:tcW w:w="1250" w:type="dxa"/>
            <w:shd w:val="clear" w:color="auto" w:fill="auto"/>
            <w:vAlign w:val="bottom"/>
            <w:hideMark/>
          </w:tcPr>
          <w:p w14:paraId="6DAAFD1A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99.62%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53BCCD13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1,972.95</w:t>
            </w:r>
          </w:p>
        </w:tc>
        <w:tc>
          <w:tcPr>
            <w:tcW w:w="1250" w:type="dxa"/>
            <w:shd w:val="clear" w:color="auto" w:fill="auto"/>
            <w:noWrap/>
            <w:vAlign w:val="bottom"/>
            <w:hideMark/>
          </w:tcPr>
          <w:p w14:paraId="0D142AD8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2,388.74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59BC6B3F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102.31%</w:t>
            </w:r>
          </w:p>
        </w:tc>
      </w:tr>
      <w:tr w:rsidR="00533DC3" w:rsidRPr="00244AF3" w14:paraId="55507BA7" w14:textId="77777777" w:rsidTr="00863289">
        <w:trPr>
          <w:trHeight w:val="240"/>
        </w:trPr>
        <w:tc>
          <w:tcPr>
            <w:tcW w:w="6750" w:type="dxa"/>
            <w:shd w:val="clear" w:color="auto" w:fill="auto"/>
            <w:vAlign w:val="bottom"/>
          </w:tcPr>
          <w:p w14:paraId="27C4C3E1" w14:textId="77777777" w:rsidR="00642938" w:rsidRPr="00244AF3" w:rsidRDefault="00642938" w:rsidP="007956A6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hAnsi="Times New Roman" w:cs="Times New Roman"/>
                <w:sz w:val="18"/>
                <w:szCs w:val="18"/>
              </w:rPr>
              <w:t>Ratio of incarcerated to non-incarcerated users treated for health condition</w:t>
            </w:r>
          </w:p>
        </w:tc>
        <w:tc>
          <w:tcPr>
            <w:tcW w:w="1350" w:type="dxa"/>
            <w:shd w:val="clear" w:color="auto" w:fill="auto"/>
            <w:vAlign w:val="bottom"/>
          </w:tcPr>
          <w:p w14:paraId="429B5E63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hAnsi="Times New Roman" w:cs="Times New Roman"/>
                <w:sz w:val="18"/>
                <w:szCs w:val="18"/>
              </w:rPr>
              <w:t>1.00</w:t>
            </w:r>
          </w:p>
        </w:tc>
        <w:tc>
          <w:tcPr>
            <w:tcW w:w="1440" w:type="dxa"/>
            <w:shd w:val="clear" w:color="auto" w:fill="auto"/>
            <w:noWrap/>
            <w:vAlign w:val="bottom"/>
          </w:tcPr>
          <w:p w14:paraId="5D80D906" w14:textId="0756D372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</w:rPr>
            </w:pPr>
            <w:r w:rsidRPr="00244AF3">
              <w:rPr>
                <w:rFonts w:ascii="Times New Roman" w:hAnsi="Times New Roman" w:cs="Times New Roman"/>
                <w:sz w:val="18"/>
                <w:szCs w:val="18"/>
              </w:rPr>
              <w:t>0.75</w:t>
            </w:r>
            <w:r w:rsidR="00833574" w:rsidRPr="00244AF3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^</w:t>
            </w:r>
          </w:p>
        </w:tc>
        <w:tc>
          <w:tcPr>
            <w:tcW w:w="1440" w:type="dxa"/>
            <w:shd w:val="clear" w:color="auto" w:fill="auto"/>
            <w:noWrap/>
            <w:vAlign w:val="bottom"/>
          </w:tcPr>
          <w:p w14:paraId="3312ABF3" w14:textId="28FA809A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</w:rPr>
            </w:pPr>
            <w:r w:rsidRPr="00244AF3">
              <w:rPr>
                <w:rFonts w:ascii="Times New Roman" w:hAnsi="Times New Roman" w:cs="Times New Roman"/>
                <w:sz w:val="18"/>
                <w:szCs w:val="18"/>
              </w:rPr>
              <w:t>1.25</w:t>
            </w:r>
            <w:r w:rsidR="00833574" w:rsidRPr="00244AF3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^</w:t>
            </w:r>
          </w:p>
        </w:tc>
        <w:tc>
          <w:tcPr>
            <w:tcW w:w="1250" w:type="dxa"/>
            <w:shd w:val="clear" w:color="auto" w:fill="auto"/>
            <w:noWrap/>
            <w:vAlign w:val="bottom"/>
          </w:tcPr>
          <w:p w14:paraId="6E5B4AE9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hAnsi="Times New Roman" w:cs="Times New Roman"/>
                <w:sz w:val="18"/>
                <w:szCs w:val="18"/>
              </w:rPr>
              <w:t>$50,168.83</w:t>
            </w:r>
          </w:p>
        </w:tc>
        <w:tc>
          <w:tcPr>
            <w:tcW w:w="1251" w:type="dxa"/>
            <w:shd w:val="clear" w:color="auto" w:fill="auto"/>
            <w:noWrap/>
            <w:vAlign w:val="bottom"/>
          </w:tcPr>
          <w:p w14:paraId="3F55D158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hAnsi="Times New Roman" w:cs="Times New Roman"/>
                <w:sz w:val="18"/>
                <w:szCs w:val="18"/>
              </w:rPr>
              <w:t>$50,570.18</w:t>
            </w:r>
          </w:p>
        </w:tc>
        <w:tc>
          <w:tcPr>
            <w:tcW w:w="1250" w:type="dxa"/>
            <w:shd w:val="clear" w:color="auto" w:fill="auto"/>
            <w:vAlign w:val="bottom"/>
          </w:tcPr>
          <w:p w14:paraId="5A4CEAD1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hAnsi="Times New Roman" w:cs="Times New Roman"/>
                <w:sz w:val="18"/>
                <w:szCs w:val="18"/>
              </w:rPr>
              <w:t>98.76%</w:t>
            </w:r>
          </w:p>
        </w:tc>
        <w:tc>
          <w:tcPr>
            <w:tcW w:w="1251" w:type="dxa"/>
            <w:shd w:val="clear" w:color="auto" w:fill="auto"/>
            <w:noWrap/>
            <w:vAlign w:val="bottom"/>
          </w:tcPr>
          <w:p w14:paraId="53D94990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hAnsi="Times New Roman" w:cs="Times New Roman"/>
                <w:sz w:val="18"/>
                <w:szCs w:val="18"/>
              </w:rPr>
              <w:t>$51,429.44</w:t>
            </w:r>
          </w:p>
        </w:tc>
        <w:tc>
          <w:tcPr>
            <w:tcW w:w="1250" w:type="dxa"/>
            <w:shd w:val="clear" w:color="auto" w:fill="auto"/>
            <w:noWrap/>
            <w:vAlign w:val="bottom"/>
          </w:tcPr>
          <w:p w14:paraId="51E7F9E5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hAnsi="Times New Roman" w:cs="Times New Roman"/>
                <w:sz w:val="18"/>
                <w:szCs w:val="18"/>
              </w:rPr>
              <w:t>$51,840.88</w:t>
            </w:r>
          </w:p>
        </w:tc>
        <w:tc>
          <w:tcPr>
            <w:tcW w:w="1251" w:type="dxa"/>
            <w:shd w:val="clear" w:color="auto" w:fill="auto"/>
            <w:noWrap/>
            <w:vAlign w:val="bottom"/>
          </w:tcPr>
          <w:p w14:paraId="4B6AA533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hAnsi="Times New Roman" w:cs="Times New Roman"/>
                <w:sz w:val="18"/>
                <w:szCs w:val="18"/>
              </w:rPr>
              <w:t>101.24%</w:t>
            </w:r>
          </w:p>
        </w:tc>
      </w:tr>
      <w:tr w:rsidR="00533DC3" w:rsidRPr="00244AF3" w14:paraId="14FC87DD" w14:textId="77777777" w:rsidTr="00863289">
        <w:trPr>
          <w:trHeight w:val="240"/>
        </w:trPr>
        <w:tc>
          <w:tcPr>
            <w:tcW w:w="6750" w:type="dxa"/>
            <w:shd w:val="clear" w:color="auto" w:fill="auto"/>
            <w:noWrap/>
            <w:vAlign w:val="bottom"/>
            <w:hideMark/>
          </w:tcPr>
          <w:p w14:paraId="0BA4A59D" w14:textId="77777777" w:rsidR="00642938" w:rsidRPr="00244AF3" w:rsidRDefault="00642938" w:rsidP="007956A6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Proportion of non-incarcerated users with HIV 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467239BF" w14:textId="3BEA7488" w:rsidR="00642938" w:rsidRPr="00244AF3" w:rsidRDefault="00642938" w:rsidP="002152B5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0.07</w:t>
            </w:r>
            <w:r w:rsidR="00D46D2A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cGlsbGVyPC9BdXRob3I+PFllYXI+MjAxNTwvWWVhcj48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==
</w:fldData>
              </w:fldChar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cGlsbGVyPC9BdXRob3I+PFllYXI+MjAxNTwvWWVhcj48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==
</w:fldData>
              </w:fldChar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  <w:r w:rsidR="00D46D2A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</w:r>
            <w:r w:rsidR="00D46D2A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2152B5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12]</w:t>
            </w:r>
            <w:r w:rsidR="00D46D2A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271E39B1" w14:textId="28279CC0" w:rsidR="00642938" w:rsidRPr="00244AF3" w:rsidRDefault="00642938" w:rsidP="002152B5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0.07</w:t>
            </w:r>
            <w:r w:rsidR="004711EB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cGlsbGVyPC9BdXRob3I+PFllYXI+MjAxNTwvWWVhcj48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==
</w:fldData>
              </w:fldChar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cGlsbGVyPC9BdXRob3I+PFllYXI+MjAxNTwvWWVhcj48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==
</w:fldData>
              </w:fldChar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  <w:r w:rsidR="004711EB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</w:r>
            <w:r w:rsidR="004711EB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2152B5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12]</w:t>
            </w:r>
            <w:r w:rsidR="004711EB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4D9804F4" w14:textId="773EDE30" w:rsidR="00642938" w:rsidRPr="00244AF3" w:rsidRDefault="00642938" w:rsidP="002152B5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0.224</w:t>
            </w:r>
            <w:r w:rsidR="00483FC0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/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&lt;EndNote&gt;&lt;Cite&gt;&lt;Author&gt;Mathers&lt;/Author&gt;&lt;Year&gt;2008&lt;/Year&gt;&lt;RecNum&gt;92&lt;/RecNum&gt;&lt;DisplayText&gt;[13]&lt;/DisplayText&gt;&lt;record&gt;&lt;rec-number&gt;92&lt;/rec-number&gt;&lt;foreign-keys&gt;&lt;key app="EN" db-id="zr9vr0exlxrrp6ef09oxzswovze2aas2east" timestamp="1493607241"&gt;92&lt;/key&gt;&lt;/foreign-keys&gt;&lt;ref-type name="Journal Article"&gt;17&lt;/ref-type&gt;&lt;contributors&gt;&lt;authors&gt;&lt;author&gt;Mathers, B. M.&lt;/author&gt;&lt;author&gt;Degenhardt, L.&lt;/author&gt;&lt;author&gt;Phillips, B.&lt;/author&gt;&lt;author&gt;Wiessing, L.&lt;/author&gt;&lt;author&gt;Hickman, M.&lt;/author&gt;&lt;author&gt;Strathdee, S. A.&lt;/author&gt;&lt;author&gt;Wodak, A.&lt;/author&gt;&lt;author&gt;Panda, S.&lt;/author&gt;&lt;author&gt;Tyndall, M.&lt;/author&gt;&lt;author&gt;Toufik, A.&lt;/author&gt;&lt;author&gt;Mattick, R. P.&lt;/author&gt;&lt;author&gt;Reference Group to the, U. N. on H. I. V.&lt;/author&gt;&lt;author&gt;Injecting Drug, Use&lt;/author&gt;&lt;/authors&gt;&lt;/contributors&gt;&lt;auth-address&gt;Secretariat of the Reference Group to the UN on HIV and Injecting Drug Use, University of New South Wales, Sydney, Australia. b.mathers@med.unsw.edu.au&lt;/auth-address&gt;&lt;titles&gt;&lt;title&gt;Global epidemiology of injecting drug use and HIV among people who inject drugs: a systematic review&lt;/title&gt;&lt;secondary-title&gt;Lancet&lt;/secondary-title&gt;&lt;/titles&gt;&lt;periodical&gt;&lt;full-title&gt;Lancet&lt;/full-title&gt;&lt;/periodical&gt;&lt;pages&gt;1733-45&lt;/pages&gt;&lt;volume&gt;372&lt;/volume&gt;&lt;number&gt;9651&lt;/number&gt;&lt;keywords&gt;&lt;keyword&gt;*Global Health&lt;/keyword&gt;&lt;keyword&gt;HIV Infections/*transmission&lt;/keyword&gt;&lt;keyword&gt;Humans&lt;/keyword&gt;&lt;keyword&gt;Prevalence&lt;/keyword&gt;&lt;keyword&gt;Substance Abuse, Intravenous/*epidemiology&lt;/keyword&gt;&lt;/keywords&gt;&lt;dates&gt;&lt;year&gt;2008&lt;/year&gt;&lt;pub-dates&gt;&lt;date&gt;Nov 15&lt;/date&gt;&lt;/pub-dates&gt;&lt;/dates&gt;&lt;isbn&gt;1474-547X (Electronic)&amp;#xD;0140-6736 (Linking)&lt;/isbn&gt;&lt;accession-num&gt;18817968&lt;/accession-num&gt;&lt;urls&gt;&lt;related-urls&gt;&lt;url&gt;https://www.ncbi.nlm.nih.gov/pubmed/18817968&lt;/url&gt;&lt;/related-urls&gt;&lt;/urls&gt;&lt;electronic-resource-num&gt;10.1016/S0140-6736(08)61311-2&lt;/electronic-resource-num&gt;&lt;/record&gt;&lt;/Cite&gt;&lt;/EndNote&gt;</w:instrText>
            </w:r>
            <w:r w:rsidR="00483FC0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2152B5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13]</w:t>
            </w:r>
            <w:r w:rsidR="00483FC0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250" w:type="dxa"/>
            <w:shd w:val="clear" w:color="auto" w:fill="auto"/>
            <w:noWrap/>
            <w:vAlign w:val="bottom"/>
            <w:hideMark/>
          </w:tcPr>
          <w:p w14:paraId="5C02F3AF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0,799.14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784B61C1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1,205.53</w:t>
            </w:r>
          </w:p>
        </w:tc>
        <w:tc>
          <w:tcPr>
            <w:tcW w:w="1250" w:type="dxa"/>
            <w:shd w:val="clear" w:color="auto" w:fill="auto"/>
            <w:vAlign w:val="bottom"/>
            <w:hideMark/>
          </w:tcPr>
          <w:p w14:paraId="7EF21981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100.00%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28C95563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1,744.27</w:t>
            </w:r>
          </w:p>
        </w:tc>
        <w:tc>
          <w:tcPr>
            <w:tcW w:w="1250" w:type="dxa"/>
            <w:shd w:val="clear" w:color="auto" w:fill="auto"/>
            <w:noWrap/>
            <w:vAlign w:val="bottom"/>
            <w:hideMark/>
          </w:tcPr>
          <w:p w14:paraId="4EDD839E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2,158.23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230F1745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101.86%</w:t>
            </w:r>
          </w:p>
        </w:tc>
      </w:tr>
      <w:tr w:rsidR="00533DC3" w:rsidRPr="00244AF3" w14:paraId="6343F08D" w14:textId="77777777" w:rsidTr="00863289">
        <w:trPr>
          <w:trHeight w:val="240"/>
        </w:trPr>
        <w:tc>
          <w:tcPr>
            <w:tcW w:w="6750" w:type="dxa"/>
            <w:shd w:val="clear" w:color="auto" w:fill="auto"/>
            <w:noWrap/>
            <w:vAlign w:val="bottom"/>
            <w:hideMark/>
          </w:tcPr>
          <w:p w14:paraId="36F4DBF0" w14:textId="00FA6DEB" w:rsidR="00642938" w:rsidRPr="00244AF3" w:rsidRDefault="00642938" w:rsidP="007956A6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Proportion of non-incarcerated users treated for </w:t>
            </w:r>
            <w:r w:rsidR="00771A38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heroin </w:t>
            </w:r>
            <w:r w:rsidRPr="00244AF3">
              <w:rPr>
                <w:rFonts w:ascii="Times New Roman" w:hAnsi="Times New Roman" w:cs="Times New Roman"/>
                <w:sz w:val="18"/>
                <w:szCs w:val="18"/>
              </w:rPr>
              <w:t>use disorder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6AA657EF" w14:textId="525C1FF4" w:rsidR="00642938" w:rsidRPr="00244AF3" w:rsidRDefault="002122C1" w:rsidP="002152B5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0.11</w:t>
            </w:r>
            <w:r w:rsidR="00DB1F3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0</w:t>
            </w: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/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&lt;EndNote&gt;&lt;Cite&gt;&lt;Author&gt;National Institute on Drug Abuse&lt;/Author&gt;&lt;RecNum&gt;21&lt;/RecNum&gt;&lt;DisplayText&gt;[14]&lt;/DisplayText&gt;&lt;record&gt;&lt;rec-number&gt;21&lt;/rec-number&gt;&lt;foreign-keys&gt;&lt;key app="EN" db-id="zr9vr0exlxrrp6ef09oxzswovze2aas2east" timestamp="1454375012"&gt;21&lt;/key&gt;&lt;/foreign-keys&gt;&lt;ref-type name="Web Page"&gt;12&lt;/ref-type&gt;&lt;contributors&gt;&lt;authors&gt;&lt;author&gt;National Institute on Drug Abuse,&lt;/author&gt;&lt;/authors&gt;&lt;/contributors&gt;&lt;titles&gt;&lt;title&gt;DrugFacts: Nationwide Trends&lt;/title&gt;&lt;/titles&gt;&lt;volume&gt;2016&lt;/volume&gt;&lt;number&gt;Feburary 1&lt;/number&gt;&lt;dates&gt;&lt;pub-dates&gt;&lt;date&gt;June 2015&lt;/date&gt;&lt;/pub-dates&gt;&lt;/dates&gt;&lt;urls&gt;&lt;related-urls&gt;&lt;url&gt;http://www.drugabuse.gov/publications/drugfacts/nationwide-trends&lt;/url&gt;&lt;/related-urls&gt;&lt;/urls&gt;&lt;/record&gt;&lt;/Cite&gt;&lt;/EndNote&gt;</w:instrText>
            </w: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2152B5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14]</w:t>
            </w: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0A884C30" w14:textId="3283EF65" w:rsidR="00642938" w:rsidRPr="00244AF3" w:rsidRDefault="00642938" w:rsidP="002152B5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0.11</w:t>
            </w:r>
            <w:r w:rsidR="00DB1F3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0</w:t>
            </w:r>
            <w:r w:rsidR="00DB1F3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/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&lt;EndNote&gt;&lt;Cite&gt;&lt;Author&gt;National Institute on Drug Abuse&lt;/Author&gt;&lt;RecNum&gt;21&lt;/RecNum&gt;&lt;DisplayText&gt;[14]&lt;/DisplayText&gt;&lt;record&gt;&lt;rec-number&gt;21&lt;/rec-number&gt;&lt;foreign-keys&gt;&lt;key app="EN" db-id="zr9vr0exlxrrp6ef09oxzswovze2aas2east" timestamp="1454375012"&gt;21&lt;/key&gt;&lt;/foreign-keys&gt;&lt;ref-type name="Web Page"&gt;12&lt;/ref-type&gt;&lt;contributors&gt;&lt;authors&gt;&lt;author&gt;National Institute on Drug Abuse,&lt;/author&gt;&lt;/authors&gt;&lt;/contributors&gt;&lt;titles&gt;&lt;title&gt;DrugFacts: Nationwide Trends&lt;/title&gt;&lt;/titles&gt;&lt;volume&gt;2016&lt;/volume&gt;&lt;number&gt;Feburary 1&lt;/number&gt;&lt;dates&gt;&lt;pub-dates&gt;&lt;date&gt;June 2015&lt;/date&gt;&lt;/pub-dates&gt;&lt;/dates&gt;&lt;urls&gt;&lt;related-urls&gt;&lt;url&gt;http://www.drugabuse.gov/publications/drugfacts/nationwide-trends&lt;/url&gt;&lt;/related-urls&gt;&lt;/urls&gt;&lt;/record&gt;&lt;/Cite&gt;&lt;Cite&gt;&lt;Author&gt;National Institute on Drug Abuse&lt;/Author&gt;&lt;RecNum&gt;21&lt;/RecNum&gt;&lt;record&gt;&lt;rec-number&gt;21&lt;/rec-number&gt;&lt;foreign-keys&gt;&lt;key app="EN" db-id="zr9vr0exlxrrp6ef09oxzswovze2aas2east" timestamp="1454375012"&gt;21&lt;/key&gt;&lt;/foreign-keys&gt;&lt;ref-type name="Web Page"&gt;12&lt;/ref-type&gt;&lt;contributors&gt;&lt;authors&gt;&lt;author&gt;National Institute on Drug Abuse,&lt;/author&gt;&lt;/authors&gt;&lt;/contributors&gt;&lt;titles&gt;&lt;title&gt;DrugFacts: Nationwide Trends&lt;/title&gt;&lt;/titles&gt;&lt;volume&gt;2016&lt;/volume&gt;&lt;number&gt;Feburary 1&lt;/number&gt;&lt;dates&gt;&lt;pub-dates&gt;&lt;date&gt;June 2015&lt;/date&gt;&lt;/pub-dates&gt;&lt;/dates&gt;&lt;urls&gt;&lt;related-urls&gt;&lt;url&gt;http://www.drugabuse.gov/publications/drugfacts/nationwide-trends&lt;/url&gt;&lt;/related-urls&gt;&lt;/urls&gt;&lt;/record&gt;&lt;/Cite&gt;&lt;/EndNote&gt;</w:instrText>
            </w:r>
            <w:r w:rsidR="00DB1F3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2152B5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14]</w:t>
            </w:r>
            <w:r w:rsidR="00DB1F3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29DF712E" w14:textId="420D1CC9" w:rsidR="00642938" w:rsidRPr="00244AF3" w:rsidRDefault="00642938" w:rsidP="002152B5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0.197</w:t>
            </w:r>
            <w:r w:rsidR="0068395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WxvbmVyPC9BdXRob3I+PFllYXI+MjAxNTwvWWVhcj48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</w:fldData>
              </w:fldChar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WxvbmVyPC9BdXRob3I+PFllYXI+MjAxNTwvWWVhcj48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</w:fldData>
              </w:fldChar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  <w:r w:rsidR="0068395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</w:r>
            <w:r w:rsidR="0068395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2152B5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15]</w:t>
            </w:r>
            <w:r w:rsidR="0068395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250" w:type="dxa"/>
            <w:shd w:val="clear" w:color="auto" w:fill="auto"/>
            <w:noWrap/>
            <w:vAlign w:val="bottom"/>
            <w:hideMark/>
          </w:tcPr>
          <w:p w14:paraId="7C05BDD6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0,799.14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0350A991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1,205.53</w:t>
            </w:r>
          </w:p>
        </w:tc>
        <w:tc>
          <w:tcPr>
            <w:tcW w:w="1250" w:type="dxa"/>
            <w:shd w:val="clear" w:color="auto" w:fill="auto"/>
            <w:vAlign w:val="bottom"/>
            <w:hideMark/>
          </w:tcPr>
          <w:p w14:paraId="4885C5AA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100.00%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4EFCE81F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1,429.41</w:t>
            </w:r>
          </w:p>
        </w:tc>
        <w:tc>
          <w:tcPr>
            <w:tcW w:w="1250" w:type="dxa"/>
            <w:shd w:val="clear" w:color="auto" w:fill="auto"/>
            <w:noWrap/>
            <w:vAlign w:val="bottom"/>
            <w:hideMark/>
          </w:tcPr>
          <w:p w14:paraId="5761C42D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1,840.85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5CAFE729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101.24%</w:t>
            </w:r>
          </w:p>
        </w:tc>
      </w:tr>
      <w:tr w:rsidR="00533DC3" w:rsidRPr="00244AF3" w14:paraId="737B7A38" w14:textId="77777777" w:rsidTr="00863289">
        <w:trPr>
          <w:trHeight w:val="240"/>
        </w:trPr>
        <w:tc>
          <w:tcPr>
            <w:tcW w:w="6750" w:type="dxa"/>
            <w:shd w:val="clear" w:color="auto" w:fill="auto"/>
            <w:noWrap/>
            <w:vAlign w:val="bottom"/>
            <w:hideMark/>
          </w:tcPr>
          <w:p w14:paraId="40703733" w14:textId="77777777" w:rsidR="00642938" w:rsidRPr="00244AF3" w:rsidRDefault="00642938" w:rsidP="007956A6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Cost of Neonatal Abstinence Syndrome treatment</w:t>
            </w:r>
          </w:p>
        </w:tc>
        <w:tc>
          <w:tcPr>
            <w:tcW w:w="1350" w:type="dxa"/>
            <w:shd w:val="clear" w:color="auto" w:fill="auto"/>
            <w:vAlign w:val="bottom"/>
            <w:hideMark/>
          </w:tcPr>
          <w:p w14:paraId="2C028189" w14:textId="5B938FCC" w:rsidR="00642938" w:rsidRPr="00244AF3" w:rsidRDefault="00642938" w:rsidP="002152B5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68,856.48</w:t>
            </w:r>
            <w:r w:rsidR="004C2AEB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QYXRyaWNrPC9BdXRob3I+PFllYXI+MjAxNTwvWWVhcj48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</w:fldData>
              </w:fldChar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QYXRyaWNrPC9BdXRob3I+PFllYXI+MjAxNTwvWWVhcj48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</w:fldData>
              </w:fldChar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  <w:r w:rsidR="004C2AEB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</w:r>
            <w:r w:rsidR="004C2AEB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2152B5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16]</w:t>
            </w:r>
            <w:r w:rsidR="004C2AEB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77302EB9" w14:textId="5DEE63E8" w:rsidR="00642938" w:rsidRPr="00244AF3" w:rsidRDefault="00642938" w:rsidP="002152B5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4,230.37</w:t>
            </w:r>
            <w:r w:rsidR="009801F7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/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&lt;EndNote&gt;&lt;Cite&gt;&lt;Author&gt;Patrick&lt;/Author&gt;&lt;Year&gt;2012&lt;/Year&gt;&lt;RecNum&gt;93&lt;/RecNum&gt;&lt;DisplayText&gt;[17]&lt;/DisplayText&gt;&lt;record&gt;&lt;rec-number&gt;93&lt;/rec-number&gt;&lt;foreign-keys&gt;&lt;key app="EN" db-id="zr9vr0exlxrrp6ef09oxzswovze2aas2east" timestamp="1493607353"&gt;93&lt;/key&gt;&lt;/foreign-keys&gt;&lt;ref-type name="Journal Article"&gt;17&lt;/ref-type&gt;&lt;contributors&gt;&lt;authors&gt;&lt;author&gt;Patrick, S. W.&lt;/author&gt;&lt;author&gt;Schumacher, R. E.&lt;/author&gt;&lt;author&gt;Benneyworth, B. D.&lt;/author&gt;&lt;author&gt;Krans, E. E.&lt;/author&gt;&lt;author&gt;McAllister, J. M.&lt;/author&gt;&lt;author&gt;Davis, M. M.&lt;/author&gt;&lt;/authors&gt;&lt;/contributors&gt;&lt;auth-address&gt;Department of Pediatrics and Communicable Diseases, University of Michigan Health System, Ann Arbor, MI 48109-5604, USA. stepatri@med.umich.edu&lt;/auth-address&gt;&lt;titles&gt;&lt;title&gt;Neonatal abstinence syndrome and associated health care expenditures: United States, 2000-2009&lt;/title&gt;&lt;secondary-title&gt;JAMA&lt;/secondary-title&gt;&lt;/titles&gt;&lt;periodical&gt;&lt;full-title&gt;JAMA&lt;/full-title&gt;&lt;/periodical&gt;&lt;pages&gt;1934-40&lt;/pages&gt;&lt;volume&gt;307&lt;/volume&gt;&lt;number&gt;18&lt;/number&gt;&lt;keywords&gt;&lt;keyword&gt;Cross-Sectional Studies&lt;/keyword&gt;&lt;keyword&gt;Female&lt;/keyword&gt;&lt;keyword&gt;Health Expenditures/*statistics &amp;amp; numerical data&lt;/keyword&gt;&lt;keyword&gt;Health Services/utilization&lt;/keyword&gt;&lt;keyword&gt;Hospital Charges/statistics &amp;amp; numerical data&lt;/keyword&gt;&lt;keyword&gt;Humans&lt;/keyword&gt;&lt;keyword&gt;Incidence&lt;/keyword&gt;&lt;keyword&gt;Infant, Newborn&lt;/keyword&gt;&lt;keyword&gt;Neonatal Abstinence Syndrome/*economics/*epidemiology&lt;/keyword&gt;&lt;keyword&gt;Opioid-Related Disorders/*epidemiology&lt;/keyword&gt;&lt;keyword&gt;Pregnancy&lt;/keyword&gt;&lt;keyword&gt;Pregnancy Complications/*epidemiology&lt;/keyword&gt;&lt;keyword&gt;Retrospective Studies&lt;/keyword&gt;&lt;keyword&gt;United States/epidemiology&lt;/keyword&gt;&lt;/keywords&gt;&lt;dates&gt;&lt;year&gt;2012&lt;/year&gt;&lt;pub-dates&gt;&lt;date&gt;May 09&lt;/date&gt;&lt;/pub-dates&gt;&lt;/dates&gt;&lt;isbn&gt;1538-3598 (Electronic)&amp;#xD;0098-7484 (Linking)&lt;/isbn&gt;&lt;accession-num&gt;22546608&lt;/accession-num&gt;&lt;urls&gt;&lt;related-urls&gt;&lt;url&gt;https://www.ncbi.nlm.nih.gov/pubmed/22546608&lt;/url&gt;&lt;/related-urls&gt;&lt;/urls&gt;&lt;electronic-resource-num&gt;10.1001/jama.2012.3951&lt;/electronic-resource-num&gt;&lt;/record&gt;&lt;/Cite&gt;&lt;/EndNote&gt;</w:instrText>
            </w:r>
            <w:r w:rsidR="009801F7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2152B5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17]</w:t>
            </w:r>
            <w:r w:rsidR="009801F7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0E7D53C4" w14:textId="380BE097" w:rsidR="00642938" w:rsidRPr="00244AF3" w:rsidRDefault="00642938" w:rsidP="002152B5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96,419.71</w:t>
            </w:r>
            <w:r w:rsidR="004C2AEB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QYXRyaWNrPC9BdXRob3I+PFllYXI+MjAxNTwvWWVhcj48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</w:fldData>
              </w:fldChar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QYXRyaWNrPC9BdXRob3I+PFllYXI+MjAxNTwvWWVhcj48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</w:fldData>
              </w:fldChar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  <w:r w:rsidR="004C2AEB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</w:r>
            <w:r w:rsidR="004C2AEB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2152B5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16]</w:t>
            </w:r>
            <w:r w:rsidR="004C2AEB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250" w:type="dxa"/>
            <w:shd w:val="clear" w:color="auto" w:fill="auto"/>
            <w:noWrap/>
            <w:vAlign w:val="bottom"/>
            <w:hideMark/>
          </w:tcPr>
          <w:p w14:paraId="790330AF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0,582.67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0A6FA968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0,987.33</w:t>
            </w:r>
          </w:p>
        </w:tc>
        <w:tc>
          <w:tcPr>
            <w:tcW w:w="1250" w:type="dxa"/>
            <w:shd w:val="clear" w:color="auto" w:fill="auto"/>
            <w:vAlign w:val="bottom"/>
            <w:hideMark/>
          </w:tcPr>
          <w:p w14:paraId="78C2A9C2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99.57%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5EF77368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1,207.07</w:t>
            </w:r>
          </w:p>
        </w:tc>
        <w:tc>
          <w:tcPr>
            <w:tcW w:w="1250" w:type="dxa"/>
            <w:shd w:val="clear" w:color="auto" w:fill="auto"/>
            <w:noWrap/>
            <w:vAlign w:val="bottom"/>
            <w:hideMark/>
          </w:tcPr>
          <w:p w14:paraId="56134767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1,616.73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3CA72677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100.80%</w:t>
            </w:r>
          </w:p>
        </w:tc>
      </w:tr>
      <w:tr w:rsidR="00533DC3" w:rsidRPr="00244AF3" w14:paraId="2D9363ED" w14:textId="77777777" w:rsidTr="00863289">
        <w:trPr>
          <w:trHeight w:val="240"/>
        </w:trPr>
        <w:tc>
          <w:tcPr>
            <w:tcW w:w="6750" w:type="dxa"/>
            <w:shd w:val="clear" w:color="auto" w:fill="auto"/>
            <w:noWrap/>
            <w:vAlign w:val="bottom"/>
            <w:hideMark/>
          </w:tcPr>
          <w:p w14:paraId="630CB220" w14:textId="157827CC" w:rsidR="00642938" w:rsidRPr="00244AF3" w:rsidRDefault="00642938" w:rsidP="007956A6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Cost of </w:t>
            </w:r>
            <w:r w:rsidR="004C2AEB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heroin </w:t>
            </w:r>
            <w:r w:rsidRPr="00244AF3">
              <w:rPr>
                <w:rFonts w:ascii="Times New Roman" w:hAnsi="Times New Roman" w:cs="Times New Roman"/>
                <w:sz w:val="18"/>
                <w:szCs w:val="18"/>
              </w:rPr>
              <w:t>use disorder</w:t>
            </w: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 treatment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791A5229" w14:textId="0AFC82F1" w:rsidR="00642938" w:rsidRPr="00244AF3" w:rsidRDefault="00642938" w:rsidP="002152B5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9,187.08</w:t>
            </w:r>
            <w:r w:rsidR="0047190A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/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&lt;EndNote&gt;&lt;Cite&gt;&lt;Author&gt;US Department of Justice and National Drug Intelligence Center&lt;/Author&gt;&lt;Year&gt;2011&lt;/Year&gt;&lt;RecNum&gt;42&lt;/RecNum&gt;&lt;DisplayText&gt;[9]&lt;/DisplayText&gt;&lt;record&gt;&lt;rec-number&gt;42&lt;/rec-number&gt;&lt;foreign-keys&gt;&lt;key app="EN" db-id="zr9vr0exlxrrp6ef09oxzswovze2aas2east" timestamp="1454381699"&gt;42&lt;/key&gt;&lt;/foreign-keys&gt;&lt;ref-type name="Web Page"&gt;12&lt;/ref-type&gt;&lt;contributors&gt;&lt;authors&gt;&lt;author&gt;US Department of Justice and National Drug Intelligence Center,&lt;/author&gt;&lt;/authors&gt;&lt;/contributors&gt;&lt;titles&gt;&lt;title&gt;The Economic Impact of Illicit Drug Use on American Society &lt;/title&gt;&lt;/titles&gt;&lt;volume&gt;2016&lt;/volume&gt;&lt;number&gt;January 29&lt;/number&gt;&lt;dates&gt;&lt;year&gt;2011&lt;/year&gt;&lt;/dates&gt;&lt;urls&gt;&lt;related-urls&gt;&lt;url&gt;http://www.justice.gov/archive/ndic/pubs44/44731/44731p.pdf&lt;/url&gt;&lt;/related-urls&gt;&lt;/urls&gt;&lt;/record&gt;&lt;/Cite&gt;&lt;Cite&gt;&lt;Author&gt;US Department of Justice and National Drug Intelligence Center&lt;/Author&gt;&lt;Year&gt;2011&lt;/Year&gt;&lt;RecNum&gt;42&lt;/RecNum&gt;&lt;record&gt;&lt;rec-number&gt;42&lt;/rec-number&gt;&lt;foreign-keys&gt;&lt;key app="EN" db-id="zr9vr0exlxrrp6ef09oxzswovze2aas2east" timestamp="1454381699"&gt;42&lt;/key&gt;&lt;/foreign-keys&gt;&lt;ref-type name="Web Page"&gt;12&lt;/ref-type&gt;&lt;contributors&gt;&lt;authors&gt;&lt;author&gt;US Department of Justice and National Drug Intelligence Center,&lt;/author&gt;&lt;/authors&gt;&lt;/contributors&gt;&lt;titles&gt;&lt;title&gt;The Economic Impact of Illicit Drug Use on American Society &lt;/title&gt;&lt;/titles&gt;&lt;volume&gt;2016&lt;/volume&gt;&lt;number&gt;January 29&lt;/number&gt;&lt;dates&gt;&lt;year&gt;2011&lt;/year&gt;&lt;/dates&gt;&lt;urls&gt;&lt;related-urls&gt;&lt;url&gt;http://www.justice.gov/archive/ndic/pubs44/44731/44731p.pdf&lt;/url&gt;&lt;/related-urls&gt;&lt;/urls&gt;&lt;/record&gt;&lt;/Cite&gt;&lt;/EndNote&gt;</w:instrText>
            </w:r>
            <w:r w:rsidR="0047190A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2152B5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9]</w:t>
            </w:r>
            <w:r w:rsidR="0047190A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01CED540" w14:textId="7FCC416E" w:rsidR="00642938" w:rsidRPr="00244AF3" w:rsidRDefault="00642938" w:rsidP="002152B5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3,986.06</w:t>
            </w:r>
            <w:r w:rsidR="00B827EA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/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&lt;EndNote&gt;&lt;Cite&gt;&lt;Author&gt;Baser&lt;/Author&gt;&lt;Year&gt;2011&lt;/Year&gt;&lt;RecNum&gt;22&lt;/RecNum&gt;&lt;DisplayText&gt;[18]&lt;/DisplayText&gt;&lt;record&gt;&lt;rec-number&gt;22&lt;/rec-number&gt;&lt;foreign-keys&gt;&lt;key app="EN" db-id="zr9vr0exlxrrp6ef09oxzswovze2aas2east" timestamp="1454375180"&gt;22&lt;/key&gt;&lt;/foreign-keys&gt;&lt;ref-type name="Journal Article"&gt;17&lt;/ref-type&gt;&lt;contributors&gt;&lt;authors&gt;&lt;author&gt;Baser, O.&lt;/author&gt;&lt;author&gt;Chalk, M.&lt;/author&gt;&lt;author&gt;Fiellin, D. A.&lt;/author&gt;&lt;author&gt;Gastfriend, D. R.&lt;/author&gt;&lt;/authors&gt;&lt;/contributors&gt;&lt;auth-address&gt;TATinMED Research and the University of Michigan, USA. david.gastfriend@alkermes.com&lt;/auth-address&gt;&lt;titles&gt;&lt;title&gt;Cost and utilization outcomes of opioid-dependence treatments&lt;/title&gt;&lt;secondary-title&gt;Am J Manag Care&lt;/secondary-title&gt;&lt;/titles&gt;&lt;periodical&gt;&lt;full-title&gt;Am J Manag Care&lt;/full-title&gt;&lt;/periodical&gt;&lt;pages&gt;S235-48&lt;/pages&gt;&lt;volume&gt;17 Suppl 8&lt;/volume&gt;&lt;keywords&gt;&lt;keyword&gt;Adult&lt;/keyword&gt;&lt;keyword&gt;Chi-Square Distribution&lt;/keyword&gt;&lt;keyword&gt;Female&lt;/keyword&gt;&lt;keyword&gt;Health Care Costs/*statistics &amp;amp; numerical data&lt;/keyword&gt;&lt;keyword&gt;Health Services/economics/*utilization&lt;/keyword&gt;&lt;keyword&gt;Humans&lt;/keyword&gt;&lt;keyword&gt;Inpatients&lt;/keyword&gt;&lt;keyword&gt;Insurance Claim Review&lt;/keyword&gt;&lt;keyword&gt;Male&lt;/keyword&gt;&lt;keyword&gt;Naltrexone/economics/*therapeutic use&lt;/keyword&gt;&lt;keyword&gt;Narcotic Antagonists/economics/*therapeutic use&lt;/keyword&gt;&lt;keyword&gt;Opioid-Related Disorders/*drug therapy/economics&lt;/keyword&gt;&lt;keyword&gt;Outpatients&lt;/keyword&gt;&lt;keyword&gt;Retrospective Studies&lt;/keyword&gt;&lt;keyword&gt;Statistics, Nonparametric&lt;/keyword&gt;&lt;keyword&gt;Treatment Outcome&lt;/keyword&gt;&lt;keyword&gt;United States&lt;/keyword&gt;&lt;/keywords&gt;&lt;dates&gt;&lt;year&gt;2011&lt;/year&gt;&lt;pub-dates&gt;&lt;date&gt;Jun&lt;/date&gt;&lt;/pub-dates&gt;&lt;/dates&gt;&lt;isbn&gt;1936-2692 (Electronic)&amp;#xD;1088-0224 (Linking)&lt;/isbn&gt;&lt;accession-num&gt;21761950&lt;/accession-num&gt;&lt;urls&gt;&lt;related-urls&gt;&lt;url&gt;http://www.ncbi.nlm.nih.gov/pubmed/21761950&lt;/url&gt;&lt;/related-urls&gt;&lt;/urls&gt;&lt;/record&gt;&lt;/Cite&gt;&lt;/EndNote&gt;</w:instrText>
            </w:r>
            <w:r w:rsidR="00B827EA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2152B5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18]</w:t>
            </w:r>
            <w:r w:rsidR="00B827EA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76D7B085" w14:textId="1D2F7ACA" w:rsidR="00642938" w:rsidRPr="00244AF3" w:rsidRDefault="00642938" w:rsidP="002152B5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9,187.08</w:t>
            </w:r>
            <w:r w:rsidR="00947E04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/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&lt;EndNote&gt;&lt;Cite&gt;&lt;Author&gt;US Department of Justice and National Drug Intelligence Center&lt;/Author&gt;&lt;Year&gt;2011&lt;/Year&gt;&lt;RecNum&gt;42&lt;/RecNum&gt;&lt;DisplayText&gt;[9]&lt;/DisplayText&gt;&lt;record&gt;&lt;rec-number&gt;42&lt;/rec-number&gt;&lt;foreign-keys&gt;&lt;key app="EN" db-id="zr9vr0exlxrrp6ef09oxzswovze2aas2east" timestamp="1454381699"&gt;42&lt;/key&gt;&lt;/foreign-keys&gt;&lt;ref-type name="Web Page"&gt;12&lt;/ref-type&gt;&lt;contributors&gt;&lt;authors&gt;&lt;author&gt;US Department of Justice and National Drug Intelligence Center,&lt;/author&gt;&lt;/authors&gt;&lt;/contributors&gt;&lt;titles&gt;&lt;title&gt;The Economic Impact of Illicit Drug Use on American Society &lt;/title&gt;&lt;/titles&gt;&lt;volume&gt;2016&lt;/volume&gt;&lt;number&gt;January 29&lt;/number&gt;&lt;dates&gt;&lt;year&gt;2011&lt;/year&gt;&lt;/dates&gt;&lt;urls&gt;&lt;related-urls&gt;&lt;url&gt;http://www.justice.gov/archive/ndic/pubs44/44731/44731p.pdf&lt;/url&gt;&lt;/related-urls&gt;&lt;/urls&gt;&lt;/record&gt;&lt;/Cite&gt;&lt;/EndNote&gt;</w:instrText>
            </w:r>
            <w:r w:rsidR="00947E04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2152B5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9]</w:t>
            </w:r>
            <w:r w:rsidR="00947E04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250" w:type="dxa"/>
            <w:shd w:val="clear" w:color="auto" w:fill="auto"/>
            <w:noWrap/>
            <w:vAlign w:val="bottom"/>
            <w:hideMark/>
          </w:tcPr>
          <w:p w14:paraId="4B9BC7F8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0,195.04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325343FF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0,596.60</w:t>
            </w:r>
          </w:p>
        </w:tc>
        <w:tc>
          <w:tcPr>
            <w:tcW w:w="1250" w:type="dxa"/>
            <w:shd w:val="clear" w:color="auto" w:fill="auto"/>
            <w:vAlign w:val="bottom"/>
            <w:hideMark/>
          </w:tcPr>
          <w:p w14:paraId="3F644B61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98.81%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05AC957E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0,799.14</w:t>
            </w:r>
          </w:p>
        </w:tc>
        <w:tc>
          <w:tcPr>
            <w:tcW w:w="1250" w:type="dxa"/>
            <w:shd w:val="clear" w:color="auto" w:fill="auto"/>
            <w:noWrap/>
            <w:vAlign w:val="bottom"/>
            <w:hideMark/>
          </w:tcPr>
          <w:p w14:paraId="48EFC0AA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1,205.53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30BF14F2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100.00%</w:t>
            </w:r>
          </w:p>
        </w:tc>
      </w:tr>
      <w:tr w:rsidR="00533DC3" w:rsidRPr="00244AF3" w14:paraId="407A5C2F" w14:textId="77777777" w:rsidTr="00863289">
        <w:trPr>
          <w:trHeight w:val="260"/>
        </w:trPr>
        <w:tc>
          <w:tcPr>
            <w:tcW w:w="6750" w:type="dxa"/>
            <w:shd w:val="clear" w:color="auto" w:fill="auto"/>
            <w:noWrap/>
            <w:vAlign w:val="bottom"/>
            <w:hideMark/>
          </w:tcPr>
          <w:p w14:paraId="0A6D570A" w14:textId="77777777" w:rsidR="00642938" w:rsidRPr="00244AF3" w:rsidRDefault="00642938" w:rsidP="007956A6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Proportion of non-incarcerated users treated for HIV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1FB0C93E" w14:textId="5B517A35" w:rsidR="00642938" w:rsidRPr="00244AF3" w:rsidRDefault="0056791A" w:rsidP="002152B5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0.305</w:t>
            </w:r>
            <w:r w:rsidR="00863289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ZXN0ZXJnYWFyZDwvQXV0aG9yPjxZZWFyPjIwMTM8L1ll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</w:fldData>
              </w:fldChar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ZXN0ZXJnYWFyZDwvQXV0aG9yPjxZZWFyPjIwMTM8L1ll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</w:fldData>
              </w:fldChar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  <w:r w:rsidR="00863289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</w:r>
            <w:r w:rsidR="00863289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2152B5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19]</w:t>
            </w:r>
            <w:r w:rsidR="00863289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5C250240" w14:textId="0E614DF2" w:rsidR="00642938" w:rsidRPr="00244AF3" w:rsidRDefault="00642938" w:rsidP="002152B5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0.305</w:t>
            </w:r>
            <w:r w:rsidR="00863289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ZXN0ZXJnYWFyZDwvQXV0aG9yPjxZZWFyPjIwMTM8L1ll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</w:fldData>
              </w:fldChar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ZXN0ZXJnYWFyZDwvQXV0aG9yPjxZZWFyPjIwMTM8L1ll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</w:fldData>
              </w:fldChar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  <w:r w:rsidR="00863289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</w:r>
            <w:r w:rsidR="00863289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2152B5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19]</w:t>
            </w:r>
            <w:r w:rsidR="00863289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12D429F8" w14:textId="5E02E6C4" w:rsidR="00642938" w:rsidRPr="00244AF3" w:rsidRDefault="00642938" w:rsidP="002152B5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0.408</w:t>
            </w:r>
            <w:r w:rsidR="001C0E4C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/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&lt;EndNote&gt;&lt;Cite&gt;&lt;Author&gt;Sherman&lt;/Author&gt;&lt;Year&gt;2015&lt;/Year&gt;&lt;RecNum&gt;95&lt;/RecNum&gt;&lt;DisplayText&gt;[20]&lt;/DisplayText&gt;&lt;record&gt;&lt;rec-number&gt;95&lt;/rec-number&gt;&lt;foreign-keys&gt;&lt;key app="EN" db-id="zr9vr0exlxrrp6ef09oxzswovze2aas2east" timestamp="1493607923"&gt;95&lt;/key&gt;&lt;/foreign-keys&gt;&lt;ref-type name="Journal Article"&gt;17&lt;/ref-type&gt;&lt;contributors&gt;&lt;authors&gt;&lt;author&gt;Sherman, K. E.&lt;/author&gt;&lt;author&gt;Rockstroh, J.&lt;/author&gt;&lt;author&gt;Thomas, D.&lt;/author&gt;&lt;/authors&gt;&lt;/contributors&gt;&lt;auth-address&gt;Department of Internal Medicine, University of Cincinnati College of Medicine, Cincinnati, OH.&amp;#xD;Department of Medicine I, University of Bonn, Bonn, Germany.&amp;#xD;Department of Medicine, Johns Hopkins University, Baltimore, MD.&lt;/auth-address&gt;&lt;titles&gt;&lt;title&gt;Human immunodeficiency virus and liver disease: An update&lt;/title&gt;&lt;secondary-title&gt;Hepatology&lt;/secondary-title&gt;&lt;/titles&gt;&lt;periodical&gt;&lt;full-title&gt;Hepatology&lt;/full-title&gt;&lt;/periodical&gt;&lt;pages&gt;1871-82&lt;/pages&gt;&lt;volume&gt;62&lt;/volume&gt;&lt;number&gt;6&lt;/number&gt;&lt;keywords&gt;&lt;keyword&gt;HIV Infections/*complications&lt;/keyword&gt;&lt;keyword&gt;Hepatitis B/complications/drug therapy&lt;/keyword&gt;&lt;keyword&gt;Hepatitis C/complications&lt;/keyword&gt;&lt;keyword&gt;Humans&lt;/keyword&gt;&lt;keyword&gt;Liver Diseases/diagnosis/epidemiology/immunology/therapy/*virology&lt;/keyword&gt;&lt;keyword&gt;United States&lt;/keyword&gt;&lt;/keywords&gt;&lt;dates&gt;&lt;year&gt;2015&lt;/year&gt;&lt;pub-dates&gt;&lt;date&gt;Dec&lt;/date&gt;&lt;/pub-dates&gt;&lt;/dates&gt;&lt;isbn&gt;1527-3350 (Electronic)&amp;#xD;0270-9139 (Linking)&lt;/isbn&gt;&lt;accession-num&gt;26340591&lt;/accession-num&gt;&lt;urls&gt;&lt;related-urls&gt;&lt;url&gt;https://www.ncbi.nlm.nih.gov/pubmed/26340591&lt;/url&gt;&lt;/related-urls&gt;&lt;/urls&gt;&lt;custom2&gt;PMC4681629&lt;/custom2&gt;&lt;electronic-resource-num&gt;10.1002/hep.28150&lt;/electronic-resource-num&gt;&lt;/record&gt;&lt;/Cite&gt;&lt;/EndNote&gt;</w:instrText>
            </w:r>
            <w:r w:rsidR="001C0E4C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2152B5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20]</w:t>
            </w:r>
            <w:r w:rsidR="001C0E4C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250" w:type="dxa"/>
            <w:shd w:val="clear" w:color="auto" w:fill="auto"/>
            <w:noWrap/>
            <w:vAlign w:val="bottom"/>
            <w:hideMark/>
          </w:tcPr>
          <w:p w14:paraId="705AC4F7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0,799.14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65432892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1,205.53</w:t>
            </w:r>
          </w:p>
        </w:tc>
        <w:tc>
          <w:tcPr>
            <w:tcW w:w="1250" w:type="dxa"/>
            <w:shd w:val="clear" w:color="auto" w:fill="auto"/>
            <w:vAlign w:val="bottom"/>
            <w:hideMark/>
          </w:tcPr>
          <w:p w14:paraId="5C785828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100.00%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0FDADEAF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0,936.00</w:t>
            </w:r>
          </w:p>
        </w:tc>
        <w:tc>
          <w:tcPr>
            <w:tcW w:w="1250" w:type="dxa"/>
            <w:shd w:val="clear" w:color="auto" w:fill="auto"/>
            <w:noWrap/>
            <w:vAlign w:val="bottom"/>
            <w:hideMark/>
          </w:tcPr>
          <w:p w14:paraId="5A9DA57B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1,343.49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6CE24B94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100.27%</w:t>
            </w:r>
          </w:p>
        </w:tc>
      </w:tr>
      <w:tr w:rsidR="00533DC3" w:rsidRPr="00244AF3" w14:paraId="2C81E7CD" w14:textId="77777777" w:rsidTr="00863289">
        <w:trPr>
          <w:trHeight w:val="240"/>
        </w:trPr>
        <w:tc>
          <w:tcPr>
            <w:tcW w:w="6750" w:type="dxa"/>
            <w:shd w:val="clear" w:color="auto" w:fill="auto"/>
            <w:noWrap/>
            <w:vAlign w:val="bottom"/>
            <w:hideMark/>
          </w:tcPr>
          <w:p w14:paraId="20A2FDAC" w14:textId="4886B78C" w:rsidR="00642938" w:rsidRPr="00244AF3" w:rsidRDefault="00F14DC2" w:rsidP="00F14DC2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Lost productivity by dead user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27EA728C" w14:textId="566A43CB" w:rsidR="00642938" w:rsidRPr="00244AF3" w:rsidRDefault="00642938" w:rsidP="00733141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28,885.46</w:t>
            </w:r>
            <w:r w:rsidR="00733141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/>
            </w:r>
            <w:r w:rsidR="00733141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&lt;EndNote&gt;&lt;Cite&gt;&lt;Author&gt;Social Security Administration&lt;/Author&gt;&lt;RecNum&gt;44&lt;/RecNum&gt;&lt;DisplayText&gt;[8]&lt;/DisplayText&gt;&lt;record&gt;&lt;rec-number&gt;44&lt;/rec-number&gt;&lt;foreign-keys&gt;&lt;key app="EN" db-id="zr9vr0exlxrrp6ef09oxzswovze2aas2east" timestamp="1454383442"&gt;44&lt;/key&gt;&lt;/foreign-keys&gt;&lt;ref-type name="Web Page"&gt;12&lt;/ref-type&gt;&lt;contributors&gt;&lt;authors&gt;&lt;author&gt;Social Security Administration,&lt;/author&gt;&lt;/authors&gt;&lt;/contributors&gt;&lt;titles&gt;&lt;title&gt;Measures Of Central Tendency For Wage Data - Average and Median Amounts of Net Compensation&lt;/title&gt;&lt;/titles&gt;&lt;volume&gt;2016&lt;/volume&gt;&lt;number&gt;July 18&lt;/number&gt;&lt;dates&gt;&lt;/dates&gt;&lt;urls&gt;&lt;related-urls&gt;&lt;url&gt;https://www.ssa.gov/oact/cola/central.html&lt;/url&gt;&lt;/related-urls&gt;&lt;/urls&gt;&lt;/record&gt;&lt;/Cite&gt;&lt;/EndNote&gt;</w:instrText>
            </w:r>
            <w:r w:rsidR="00733141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733141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8]</w:t>
            </w:r>
            <w:r w:rsidR="00733141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68392E23" w14:textId="55C863C2" w:rsidR="00642938" w:rsidRPr="00244AF3" w:rsidRDefault="00642938" w:rsidP="00733141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28,885.46</w:t>
            </w:r>
            <w:r w:rsidR="00733141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/>
            </w:r>
            <w:r w:rsidR="00733141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&lt;EndNote&gt;&lt;Cite&gt;&lt;Author&gt;Social Security Administration&lt;/Author&gt;&lt;RecNum&gt;44&lt;/RecNum&gt;&lt;DisplayText&gt;[8]&lt;/DisplayText&gt;&lt;record&gt;&lt;rec-number&gt;44&lt;/rec-number&gt;&lt;foreign-keys&gt;&lt;key app="EN" db-id="zr9vr0exlxrrp6ef09oxzswovze2aas2east" timestamp="1454383442"&gt;44&lt;/key&gt;&lt;/foreign-keys&gt;&lt;ref-type name="Web Page"&gt;12&lt;/ref-type&gt;&lt;contributors&gt;&lt;authors&gt;&lt;author&gt;Social Security Administration,&lt;/author&gt;&lt;/authors&gt;&lt;/contributors&gt;&lt;titles&gt;&lt;title&gt;Measures Of Central Tendency For Wage Data - Average and Median Amounts of Net Compensation&lt;/title&gt;&lt;/titles&gt;&lt;volume&gt;2016&lt;/volume&gt;&lt;number&gt;July 18&lt;/number&gt;&lt;dates&gt;&lt;/dates&gt;&lt;urls&gt;&lt;related-urls&gt;&lt;url&gt;https://www.ssa.gov/oact/cola/central.html&lt;/url&gt;&lt;/related-urls&gt;&lt;/urls&gt;&lt;/record&gt;&lt;/Cite&gt;&lt;/EndNote&gt;</w:instrText>
            </w:r>
            <w:r w:rsidR="00733141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733141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8]</w:t>
            </w:r>
            <w:r w:rsidR="00733141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74ABE747" w14:textId="5962958F" w:rsidR="00642938" w:rsidRPr="00244AF3" w:rsidRDefault="00642938" w:rsidP="00733141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44,622.10</w:t>
            </w:r>
            <w:r w:rsidR="00733141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/>
            </w:r>
            <w:r w:rsidR="00733141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&lt;EndNote&gt;&lt;Cite&gt;&lt;Author&gt;Social Security Administration&lt;/Author&gt;&lt;RecNum&gt;44&lt;/RecNum&gt;&lt;DisplayText&gt;[8]&lt;/DisplayText&gt;&lt;record&gt;&lt;rec-number&gt;44&lt;/rec-number&gt;&lt;foreign-keys&gt;&lt;key app="EN" db-id="zr9vr0exlxrrp6ef09oxzswovze2aas2east" timestamp="1454383442"&gt;44&lt;/key&gt;&lt;/foreign-keys&gt;&lt;ref-type name="Web Page"&gt;12&lt;/ref-type&gt;&lt;contributors&gt;&lt;authors&gt;&lt;author&gt;Social Security Administration,&lt;/author&gt;&lt;/authors&gt;&lt;/contributors&gt;&lt;titles&gt;&lt;title&gt;Measures Of Central Tendency For Wage Data - Average and Median Amounts of Net Compensation&lt;/title&gt;&lt;/titles&gt;&lt;volume&gt;2016&lt;/volume&gt;&lt;number&gt;July 18&lt;/number&gt;&lt;dates&gt;&lt;/dates&gt;&lt;urls&gt;&lt;related-urls&gt;&lt;url&gt;https://www.ssa.gov/oact/cola/central.html&lt;/url&gt;&lt;/related-urls&gt;&lt;/urls&gt;&lt;/record&gt;&lt;/Cite&gt;&lt;/EndNote&gt;</w:instrText>
            </w:r>
            <w:r w:rsidR="00733141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733141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8]</w:t>
            </w:r>
            <w:r w:rsidR="00733141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250" w:type="dxa"/>
            <w:shd w:val="clear" w:color="auto" w:fill="auto"/>
            <w:noWrap/>
            <w:vAlign w:val="bottom"/>
            <w:hideMark/>
          </w:tcPr>
          <w:p w14:paraId="01D48496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0,799.14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50EF1049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1,205.53</w:t>
            </w:r>
          </w:p>
        </w:tc>
        <w:tc>
          <w:tcPr>
            <w:tcW w:w="1250" w:type="dxa"/>
            <w:shd w:val="clear" w:color="auto" w:fill="auto"/>
            <w:vAlign w:val="bottom"/>
            <w:hideMark/>
          </w:tcPr>
          <w:p w14:paraId="7E509749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100.00%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74C8C965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0,914.61</w:t>
            </w:r>
          </w:p>
        </w:tc>
        <w:tc>
          <w:tcPr>
            <w:tcW w:w="1250" w:type="dxa"/>
            <w:shd w:val="clear" w:color="auto" w:fill="auto"/>
            <w:noWrap/>
            <w:vAlign w:val="bottom"/>
            <w:hideMark/>
          </w:tcPr>
          <w:p w14:paraId="55E32DE3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1,321.93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07644399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100.23%</w:t>
            </w:r>
          </w:p>
        </w:tc>
      </w:tr>
      <w:tr w:rsidR="00533DC3" w:rsidRPr="00244AF3" w14:paraId="30CC8C8B" w14:textId="77777777" w:rsidTr="00863289">
        <w:trPr>
          <w:trHeight w:val="240"/>
        </w:trPr>
        <w:tc>
          <w:tcPr>
            <w:tcW w:w="6750" w:type="dxa"/>
            <w:shd w:val="clear" w:color="auto" w:fill="auto"/>
            <w:noWrap/>
            <w:vAlign w:val="bottom"/>
            <w:hideMark/>
          </w:tcPr>
          <w:p w14:paraId="0EA66530" w14:textId="77777777" w:rsidR="00642938" w:rsidRPr="00244AF3" w:rsidRDefault="00642938" w:rsidP="007956A6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Proportion of incarcerated users treated for HIV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2084A161" w14:textId="76B0FB04" w:rsidR="00642938" w:rsidRPr="00244AF3" w:rsidRDefault="00642938" w:rsidP="002152B5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0.</w:t>
            </w:r>
            <w:r w:rsidR="001C0E4C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3</w:t>
            </w: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33</w:t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/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&lt;EndNote&gt;&lt;Cite&gt;&lt;Author&gt;Wakeman&lt;/Author&gt;&lt;Year&gt;2010&lt;/Year&gt;&lt;RecNum&gt;51&lt;/RecNum&gt;&lt;DisplayText&gt;[21]&lt;/DisplayText&gt;&lt;record&gt;&lt;rec-number&gt;51&lt;/rec-number&gt;&lt;foreign-keys&gt;&lt;key app="EN" db-id="zr9vr0exlxrrp6ef09oxzswovze2aas2east" timestamp="1454388453"&gt;51&lt;/key&gt;&lt;/foreign-keys&gt;&lt;ref-type name="Journal Article"&gt;17&lt;/ref-type&gt;&lt;contributors&gt;&lt;authors&gt;&lt;author&gt;Wakeman, S. E.&lt;/author&gt;&lt;author&gt;Rich, J. D.&lt;/author&gt;&lt;/authors&gt;&lt;/contributors&gt;&lt;auth-address&gt;Massachusetts General Hospital, Department of Medicine, Boston, MA, USA.&lt;/auth-address&gt;&lt;titles&gt;&lt;title&gt;HIV treatment in US prisons&lt;/title&gt;&lt;secondary-title&gt;HIV Ther&lt;/secondary-title&gt;&lt;/titles&gt;&lt;periodical&gt;&lt;full-title&gt;HIV Ther&lt;/full-title&gt;&lt;/periodical&gt;&lt;pages&gt;505-510&lt;/pages&gt;&lt;volume&gt;4&lt;/volume&gt;&lt;number&gt;4&lt;/number&gt;&lt;dates&gt;&lt;year&gt;2010&lt;/year&gt;&lt;pub-dates&gt;&lt;date&gt;Sep 3&lt;/date&gt;&lt;/pub-dates&gt;&lt;/dates&gt;&lt;isbn&gt;1758-4310 (Print)&amp;#xD;1758-4329 (Linking)&lt;/isbn&gt;&lt;accession-num&gt;20953349&lt;/accession-num&gt;&lt;urls&gt;&lt;related-urls&gt;&lt;url&gt;http://www.ncbi.nlm.nih.gov/pubmed/20953349&lt;/url&gt;&lt;/related-urls&gt;&lt;/urls&gt;&lt;custom2&gt;PMC2953806&lt;/custom2&gt;&lt;/record&gt;&lt;/Cite&gt;&lt;/EndNote&gt;</w:instrText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2152B5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21]</w:t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1B2FCFE5" w14:textId="1D612020" w:rsidR="00642938" w:rsidRPr="00244AF3" w:rsidRDefault="00642938" w:rsidP="002152B5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0.333</w:t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/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&lt;EndNote&gt;&lt;Cite&gt;&lt;Author&gt;Wakeman&lt;/Author&gt;&lt;Year&gt;2010&lt;/Year&gt;&lt;RecNum&gt;51&lt;/RecNum&gt;&lt;DisplayText&gt;[21]&lt;/DisplayText&gt;&lt;record&gt;&lt;rec-number&gt;51&lt;/rec-number&gt;&lt;foreign-keys&gt;&lt;key app="EN" db-id="zr9vr0exlxrrp6ef09oxzswovze2aas2east" timestamp="1454388453"&gt;51&lt;/key&gt;&lt;/foreign-keys&gt;&lt;ref-type name="Journal Article"&gt;17&lt;/ref-type&gt;&lt;contributors&gt;&lt;authors&gt;&lt;author&gt;Wakeman, S. E.&lt;/author&gt;&lt;author&gt;Rich, J. D.&lt;/author&gt;&lt;/authors&gt;&lt;/contributors&gt;&lt;auth-address&gt;Massachusetts General Hospital, Department of Medicine, Boston, MA, USA.&lt;/auth-address&gt;&lt;titles&gt;&lt;title&gt;HIV treatment in US prisons&lt;/title&gt;&lt;secondary-title&gt;HIV Ther&lt;/secondary-title&gt;&lt;/titles&gt;&lt;periodical&gt;&lt;full-title&gt;HIV Ther&lt;/full-title&gt;&lt;/periodical&gt;&lt;pages&gt;505-510&lt;/pages&gt;&lt;volume&gt;4&lt;/volume&gt;&lt;number&gt;4&lt;/number&gt;&lt;dates&gt;&lt;year&gt;2010&lt;/year&gt;&lt;pub-dates&gt;&lt;date&gt;Sep 3&lt;/date&gt;&lt;/pub-dates&gt;&lt;/dates&gt;&lt;isbn&gt;1758-4310 (Print)&amp;#xD;1758-4329 (Linking)&lt;/isbn&gt;&lt;accession-num&gt;20953349&lt;/accession-num&gt;&lt;urls&gt;&lt;related-urls&gt;&lt;url&gt;http://www.ncbi.nlm.nih.gov/pubmed/20953349&lt;/url&gt;&lt;/related-urls&gt;&lt;/urls&gt;&lt;custom2&gt;PMC2953806&lt;/custom2&gt;&lt;/record&gt;&lt;/Cite&gt;&lt;/EndNote&gt;</w:instrText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2152B5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21]</w:t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14474CE0" w14:textId="7F1030DD" w:rsidR="00642938" w:rsidRPr="00244AF3" w:rsidRDefault="00642938" w:rsidP="002152B5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0.408</w:t>
            </w:r>
            <w:r w:rsidR="001C0E4C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/>
            </w:r>
            <w:r w:rsidR="002152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&lt;EndNote&gt;&lt;Cite&gt;&lt;Author&gt;Sherman&lt;/Author&gt;&lt;Year&gt;2015&lt;/Year&gt;&lt;RecNum&gt;95&lt;/RecNum&gt;&lt;DisplayText&gt;[20]&lt;/DisplayText&gt;&lt;record&gt;&lt;rec-number&gt;95&lt;/rec-number&gt;&lt;foreign-keys&gt;&lt;key app="EN" db-id="zr9vr0exlxrrp6ef09oxzswovze2aas2east" timestamp="1493607923"&gt;95&lt;/key&gt;&lt;/foreign-keys&gt;&lt;ref-type name="Journal Article"&gt;17&lt;/ref-type&gt;&lt;contributors&gt;&lt;authors&gt;&lt;author&gt;Sherman, K. E.&lt;/author&gt;&lt;author&gt;Rockstroh, J.&lt;/author&gt;&lt;author&gt;Thomas, D.&lt;/author&gt;&lt;/authors&gt;&lt;/contributors&gt;&lt;auth-address&gt;Department of Internal Medicine, University of Cincinnati College of Medicine, Cincinnati, OH.&amp;#xD;Department of Medicine I, University of Bonn, Bonn, Germany.&amp;#xD;Department of Medicine, Johns Hopkins University, Baltimore, MD.&lt;/auth-address&gt;&lt;titles&gt;&lt;title&gt;Human immunodeficiency virus and liver disease: An update&lt;/title&gt;&lt;secondary-title&gt;Hepatology&lt;/secondary-title&gt;&lt;/titles&gt;&lt;periodical&gt;&lt;full-title&gt;Hepatology&lt;/full-title&gt;&lt;/periodical&gt;&lt;pages&gt;1871-82&lt;/pages&gt;&lt;volume&gt;62&lt;/volume&gt;&lt;number&gt;6&lt;/number&gt;&lt;keywords&gt;&lt;keyword&gt;HIV Infections/*complications&lt;/keyword&gt;&lt;keyword&gt;Hepatitis B/complications/drug therapy&lt;/keyword&gt;&lt;keyword&gt;Hepatitis C/complications&lt;/keyword&gt;&lt;keyword&gt;Humans&lt;/keyword&gt;&lt;keyword&gt;Liver Diseases/diagnosis/epidemiology/immunology/therapy/*virology&lt;/keyword&gt;&lt;keyword&gt;United States&lt;/keyword&gt;&lt;/keywords&gt;&lt;dates&gt;&lt;year&gt;2015&lt;/year&gt;&lt;pub-dates&gt;&lt;date&gt;Dec&lt;/date&gt;&lt;/pub-dates&gt;&lt;/dates&gt;&lt;isbn&gt;1527-3350 (Electronic)&amp;#xD;0270-9139 (Linking)&lt;/isbn&gt;&lt;accession-num&gt;26340591&lt;/accession-num&gt;&lt;urls&gt;&lt;related-urls&gt;&lt;url&gt;https://www.ncbi.nlm.nih.gov/pubmed/26340591&lt;/url&gt;&lt;/related-urls&gt;&lt;/urls&gt;&lt;custom2&gt;PMC4681629&lt;/custom2&gt;&lt;electronic-resource-num&gt;10.1002/hep.28150&lt;/electronic-resource-num&gt;&lt;/record&gt;&lt;/Cite&gt;&lt;/EndNote&gt;</w:instrText>
            </w:r>
            <w:r w:rsidR="001C0E4C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2152B5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20]</w:t>
            </w:r>
            <w:r w:rsidR="001C0E4C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250" w:type="dxa"/>
            <w:shd w:val="clear" w:color="auto" w:fill="auto"/>
            <w:noWrap/>
            <w:vAlign w:val="bottom"/>
            <w:hideMark/>
          </w:tcPr>
          <w:p w14:paraId="0E5CE832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0,799.14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1D449032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1,205.53</w:t>
            </w:r>
          </w:p>
        </w:tc>
        <w:tc>
          <w:tcPr>
            <w:tcW w:w="1250" w:type="dxa"/>
            <w:shd w:val="clear" w:color="auto" w:fill="auto"/>
            <w:vAlign w:val="bottom"/>
            <w:hideMark/>
          </w:tcPr>
          <w:p w14:paraId="6A5C9352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100.00%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7C8CA3BA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0,908.38</w:t>
            </w:r>
          </w:p>
        </w:tc>
        <w:tc>
          <w:tcPr>
            <w:tcW w:w="1250" w:type="dxa"/>
            <w:shd w:val="clear" w:color="auto" w:fill="auto"/>
            <w:noWrap/>
            <w:vAlign w:val="bottom"/>
            <w:hideMark/>
          </w:tcPr>
          <w:p w14:paraId="3A7208D6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1,315.65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43C9D3BB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100.22%</w:t>
            </w:r>
          </w:p>
        </w:tc>
      </w:tr>
      <w:tr w:rsidR="00533DC3" w:rsidRPr="00244AF3" w14:paraId="7E3BA599" w14:textId="77777777" w:rsidTr="00863289">
        <w:trPr>
          <w:trHeight w:val="240"/>
        </w:trPr>
        <w:tc>
          <w:tcPr>
            <w:tcW w:w="6750" w:type="dxa"/>
            <w:shd w:val="clear" w:color="auto" w:fill="auto"/>
            <w:noWrap/>
            <w:vAlign w:val="bottom"/>
            <w:hideMark/>
          </w:tcPr>
          <w:p w14:paraId="323881A5" w14:textId="77777777" w:rsidR="00642938" w:rsidRPr="00244AF3" w:rsidRDefault="00642938" w:rsidP="007956A6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Proportion of incarcerated users treated for </w:t>
            </w:r>
            <w:r w:rsidRPr="00244AF3">
              <w:rPr>
                <w:rFonts w:ascii="Times New Roman" w:hAnsi="Times New Roman" w:cs="Times New Roman"/>
                <w:sz w:val="18"/>
                <w:szCs w:val="18"/>
              </w:rPr>
              <w:t>use disorder</w:t>
            </w:r>
          </w:p>
        </w:tc>
        <w:tc>
          <w:tcPr>
            <w:tcW w:w="1350" w:type="dxa"/>
            <w:shd w:val="clear" w:color="auto" w:fill="auto"/>
            <w:vAlign w:val="bottom"/>
            <w:hideMark/>
          </w:tcPr>
          <w:p w14:paraId="3CD265EB" w14:textId="6641B329" w:rsidR="00642938" w:rsidRPr="00244AF3" w:rsidRDefault="00642938" w:rsidP="009E1F73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0.141</w:t>
            </w:r>
            <w:r w:rsidR="009E1F7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/>
            </w:r>
            <w:r w:rsidR="009E1F7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&lt;EndNote&gt;&lt;Cite&gt;&lt;Author&gt;Mumola&lt;/Author&gt;&lt;Year&gt;2006&lt;/Year&gt;&lt;RecNum&gt;46&lt;/RecNum&gt;&lt;DisplayText&gt;[22]&lt;/DisplayText&gt;&lt;record&gt;&lt;rec-number&gt;46&lt;/rec-number&gt;&lt;foreign-keys&gt;&lt;key app="EN" db-id="zr9vr0exlxrrp6ef09oxzswovze2aas2east" timestamp="1454386025"&gt;46&lt;/key&gt;&lt;/foreign-keys&gt;&lt;ref-type name="Web Page"&gt;12&lt;/ref-type&gt;&lt;contributors&gt;&lt;authors&gt;&lt;author&gt;Mumola, C.J.; Karberg, J.C.&lt;/author&gt;&lt;/authors&gt;&lt;subsidiary-authors&gt;&lt;author&gt;US Department of Justice&lt;/author&gt;&lt;/subsidiary-authors&gt;&lt;/contributors&gt;&lt;titles&gt;&lt;title&gt;Drug Use and Dependence, State and Federal  Prisoners, 2004&lt;/title&gt;&lt;/titles&gt;&lt;volume&gt;2016&lt;/volume&gt;&lt;number&gt;July 29&lt;/number&gt;&lt;dates&gt;&lt;year&gt;2006&lt;/year&gt;&lt;/dates&gt;&lt;urls&gt;&lt;related-urls&gt;&lt;url&gt;http://www.bjs.gov/content/pub/pdf/dudsfp04.pdf&lt;/url&gt;&lt;/related-urls&gt;&lt;/urls&gt;&lt;/record&gt;&lt;/Cite&gt;&lt;/EndNote&gt;</w:instrText>
            </w:r>
            <w:r w:rsidR="009E1F7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9E1F73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22]</w:t>
            </w:r>
            <w:r w:rsidR="009E1F7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6E9CAD14" w14:textId="2D6CF78B" w:rsidR="00642938" w:rsidRPr="00244AF3" w:rsidRDefault="00642938" w:rsidP="004D6F2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0.141</w:t>
            </w:r>
            <w:r w:rsidR="004D6F2D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/>
            </w:r>
            <w:r w:rsidR="004D6F2D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&lt;EndNote&gt;&lt;Cite&gt;&lt;Author&gt;Mumola&lt;/Author&gt;&lt;Year&gt;2006&lt;/Year&gt;&lt;RecNum&gt;46&lt;/RecNum&gt;&lt;DisplayText&gt;[22]&lt;/DisplayText&gt;&lt;record&gt;&lt;rec-number&gt;46&lt;/rec-number&gt;&lt;foreign-keys&gt;&lt;key app="EN" db-id="zr9vr0exlxrrp6ef09oxzswovze2aas2east" timestamp="1454386025"&gt;46&lt;/key&gt;&lt;/foreign-keys&gt;&lt;ref-type name="Web Page"&gt;12&lt;/ref-type&gt;&lt;contributors&gt;&lt;authors&gt;&lt;author&gt;Mumola, C.J.; Karberg, J.C.&lt;/author&gt;&lt;/authors&gt;&lt;subsidiary-authors&gt;&lt;author&gt;US Department of Justice&lt;/author&gt;&lt;/subsidiary-authors&gt;&lt;/contributors&gt;&lt;titles&gt;&lt;title&gt;Drug Use and Dependence, State and Federal  Prisoners, 2004&lt;/title&gt;&lt;/titles&gt;&lt;volume&gt;2016&lt;/volume&gt;&lt;number&gt;July 29&lt;/number&gt;&lt;dates&gt;&lt;year&gt;2006&lt;/year&gt;&lt;/dates&gt;&lt;urls&gt;&lt;related-urls&gt;&lt;url&gt;http://www.bjs.gov/content/pub/pdf/dudsfp04.pdf&lt;/url&gt;&lt;/related-urls&gt;&lt;/urls&gt;&lt;/record&gt;&lt;/Cite&gt;&lt;/EndNote&gt;</w:instrText>
            </w:r>
            <w:r w:rsidR="004D6F2D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4D6F2D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22]</w:t>
            </w:r>
            <w:r w:rsidR="004D6F2D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0BA8C7C3" w14:textId="289B702B" w:rsidR="00642938" w:rsidRPr="00244AF3" w:rsidRDefault="00642938" w:rsidP="009E1F73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0.17</w:t>
            </w:r>
            <w:r w:rsidR="007874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/>
            </w:r>
            <w:r w:rsidR="009E1F7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&lt;EndNote&gt;&lt;Cite&gt;&lt;Author&gt;National Institute on Drug Abuse&lt;/Author&gt;&lt;RecNum&gt;96&lt;/RecNum&gt;&lt;DisplayText&gt;[23]&lt;/DisplayText&gt;&lt;record&gt;&lt;rec-number&gt;96&lt;/rec-number&gt;&lt;foreign-keys&gt;&lt;key app="EN" db-id="zr9vr0exlxrrp6ef09oxzswovze2aas2east" timestamp="1493608603"&gt;96&lt;/key&gt;&lt;/foreign-keys&gt;&lt;ref-type name="Web Page"&gt;12&lt;/ref-type&gt;&lt;contributors&gt;&lt;authors&gt;&lt;author&gt;National Institute on Drug Abuse,&lt;/author&gt;&lt;/authors&gt;&lt;/contributors&gt;&lt;titles&gt;&lt;title&gt;Drug Addiction Treatment in the Criminal Justice System&lt;/title&gt;&lt;/titles&gt;&lt;volume&gt;2016&lt;/volume&gt;&lt;number&gt;May 10&lt;/number&gt;&lt;dates&gt;&lt;/dates&gt;&lt;urls&gt;&lt;related-urls&gt;&lt;url&gt;ht t ps : / / www. dr ug abus e. g ov/ r el at ed­ t opi c s / c r i mi nal ­ j us t i c e/ dr ug ­ addi c t i on­ t r eat ment ­ i n­ c r i mi nal ­ j us t i c e­ s ys t em&lt;/url&gt;&lt;/related-urls&gt;&lt;/urls&gt;&lt;/record&gt;&lt;/Cite&gt;&lt;/EndNote&gt;</w:instrText>
            </w:r>
            <w:r w:rsidR="007874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9E1F73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23]</w:t>
            </w:r>
            <w:r w:rsidR="007874B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250" w:type="dxa"/>
            <w:shd w:val="clear" w:color="auto" w:fill="auto"/>
            <w:noWrap/>
            <w:vAlign w:val="bottom"/>
            <w:hideMark/>
          </w:tcPr>
          <w:p w14:paraId="6504421A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0,799.14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6F68DD79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1,205.53</w:t>
            </w:r>
          </w:p>
        </w:tc>
        <w:tc>
          <w:tcPr>
            <w:tcW w:w="1250" w:type="dxa"/>
            <w:shd w:val="clear" w:color="auto" w:fill="auto"/>
            <w:vAlign w:val="bottom"/>
            <w:hideMark/>
          </w:tcPr>
          <w:p w14:paraId="250558BB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100.00%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5929B574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0,851.93</w:t>
            </w:r>
          </w:p>
        </w:tc>
        <w:tc>
          <w:tcPr>
            <w:tcW w:w="1250" w:type="dxa"/>
            <w:shd w:val="clear" w:color="auto" w:fill="auto"/>
            <w:noWrap/>
            <w:vAlign w:val="bottom"/>
            <w:hideMark/>
          </w:tcPr>
          <w:p w14:paraId="302313D6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1,258.74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4CBCB369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100.10%</w:t>
            </w:r>
          </w:p>
        </w:tc>
      </w:tr>
      <w:tr w:rsidR="00533DC3" w:rsidRPr="00244AF3" w14:paraId="49D1F5A0" w14:textId="77777777" w:rsidTr="00863289">
        <w:trPr>
          <w:trHeight w:val="240"/>
        </w:trPr>
        <w:tc>
          <w:tcPr>
            <w:tcW w:w="6750" w:type="dxa"/>
            <w:shd w:val="clear" w:color="auto" w:fill="auto"/>
            <w:noWrap/>
            <w:vAlign w:val="bottom"/>
            <w:hideMark/>
          </w:tcPr>
          <w:p w14:paraId="514CD258" w14:textId="77777777" w:rsidR="00642938" w:rsidRPr="00244AF3" w:rsidRDefault="00642938" w:rsidP="007956A6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Proportion of non-incarcerated users treated for HBV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0B2E6C3D" w14:textId="034B7B29" w:rsidR="00642938" w:rsidRPr="00244AF3" w:rsidRDefault="00642938" w:rsidP="009E1F73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0.14</w:t>
            </w:r>
            <w:r w:rsidR="00ED68A4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XJrYXI8L0F1dGhvcj48WWVhcj4yMDE0PC9ZZWFyPjxS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</w:fldData>
              </w:fldChar>
            </w:r>
            <w:r w:rsidR="009E1F7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9E1F7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XJrYXI8L0F1dGhvcj48WWVhcj4yMDE0PC9ZZWFyPjxS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</w:fldData>
              </w:fldChar>
            </w:r>
            <w:r w:rsidR="009E1F7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9E1F7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</w:r>
            <w:r w:rsidR="009E1F7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  <w:r w:rsidR="00ED68A4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9E1F73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24]</w:t>
            </w:r>
            <w:r w:rsidR="00ED68A4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0EFB13B7" w14:textId="34B708D9" w:rsidR="00642938" w:rsidRPr="00244AF3" w:rsidRDefault="00642938" w:rsidP="009E1F73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0.14</w:t>
            </w:r>
            <w:r w:rsidR="00ED68A4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XJrYXI8L0F1dGhvcj48WWVhcj4yMDE0PC9ZZWFyPjxS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</w:fldData>
              </w:fldChar>
            </w:r>
            <w:r w:rsidR="009E1F7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9E1F7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XJrYXI8L0F1dGhvcj48WWVhcj4yMDE0PC9ZZWFyPjxS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</w:fldData>
              </w:fldChar>
            </w:r>
            <w:r w:rsidR="009E1F7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9E1F7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</w:r>
            <w:r w:rsidR="009E1F7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  <w:r w:rsidR="00ED68A4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9E1F73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24]</w:t>
            </w:r>
            <w:r w:rsidR="00ED68A4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513005C2" w14:textId="73D6818A" w:rsidR="00642938" w:rsidRPr="00244AF3" w:rsidRDefault="00642938" w:rsidP="009E1F73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0.17</w:t>
            </w:r>
            <w:r w:rsidR="00C1379E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XJrYXI8L0F1dGhvcj48WWVhcj4yMDE0PC9ZZWFyPjxS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</w:fldData>
              </w:fldChar>
            </w:r>
            <w:r w:rsidR="009E1F7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9E1F7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XJrYXI8L0F1dGhvcj48WWVhcj4yMDE0PC9ZZWFyPjxS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</w:fldData>
              </w:fldChar>
            </w:r>
            <w:r w:rsidR="009E1F7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9E1F7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</w:r>
            <w:r w:rsidR="009E1F7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  <w:r w:rsidR="00C1379E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9E1F73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24]</w:t>
            </w:r>
            <w:r w:rsidR="00C1379E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250" w:type="dxa"/>
            <w:shd w:val="clear" w:color="auto" w:fill="auto"/>
            <w:noWrap/>
            <w:vAlign w:val="bottom"/>
            <w:hideMark/>
          </w:tcPr>
          <w:p w14:paraId="3A59B8BF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0,799.14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1F1145FD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1,205.53</w:t>
            </w:r>
          </w:p>
        </w:tc>
        <w:tc>
          <w:tcPr>
            <w:tcW w:w="1250" w:type="dxa"/>
            <w:shd w:val="clear" w:color="auto" w:fill="auto"/>
            <w:vAlign w:val="bottom"/>
            <w:hideMark/>
          </w:tcPr>
          <w:p w14:paraId="74B6C323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100.00%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226919D1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0,848.32</w:t>
            </w:r>
          </w:p>
        </w:tc>
        <w:tc>
          <w:tcPr>
            <w:tcW w:w="1250" w:type="dxa"/>
            <w:shd w:val="clear" w:color="auto" w:fill="auto"/>
            <w:noWrap/>
            <w:vAlign w:val="bottom"/>
            <w:hideMark/>
          </w:tcPr>
          <w:p w14:paraId="35102365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1,255.11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472AA392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100.10%</w:t>
            </w:r>
          </w:p>
        </w:tc>
      </w:tr>
      <w:tr w:rsidR="00533DC3" w:rsidRPr="00244AF3" w14:paraId="1EF96E24" w14:textId="77777777" w:rsidTr="00863289">
        <w:trPr>
          <w:trHeight w:val="240"/>
        </w:trPr>
        <w:tc>
          <w:tcPr>
            <w:tcW w:w="6750" w:type="dxa"/>
            <w:shd w:val="clear" w:color="auto" w:fill="auto"/>
            <w:noWrap/>
            <w:vAlign w:val="bottom"/>
            <w:hideMark/>
          </w:tcPr>
          <w:p w14:paraId="16C8CFF2" w14:textId="77777777" w:rsidR="00642938" w:rsidRPr="00244AF3" w:rsidRDefault="00642938" w:rsidP="007956A6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Risk of dying while non-incarcerated and on </w:t>
            </w:r>
            <w:r w:rsidRPr="00244AF3">
              <w:rPr>
                <w:rFonts w:ascii="Times New Roman" w:hAnsi="Times New Roman" w:cs="Times New Roman"/>
                <w:sz w:val="18"/>
                <w:szCs w:val="18"/>
              </w:rPr>
              <w:t>use disorder</w:t>
            </w: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 treatment 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30DE4212" w14:textId="11E2A459" w:rsidR="00642938" w:rsidRPr="00244AF3" w:rsidRDefault="00642938" w:rsidP="00D26E93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0.0023</w:t>
            </w:r>
            <w:r w:rsidR="00D26E9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/>
            </w:r>
            <w:r w:rsidR="00D26E9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&lt;EndNote&gt;&lt;Cite&gt;&lt;Author&gt;Evans&lt;/Author&gt;&lt;Year&gt;2015&lt;/Year&gt;&lt;RecNum&gt;40&lt;/RecNum&gt;&lt;DisplayText&gt;[25]&lt;/DisplayText&gt;&lt;record&gt;&lt;rec-number&gt;40&lt;/rec-number&gt;&lt;foreign-keys&gt;&lt;key app="EN" db-id="zr9vr0exlxrrp6ef09oxzswovze2aas2east" timestamp="1454380884"&gt;40&lt;/key&gt;&lt;/foreign-keys&gt;&lt;ref-type name="Journal Article"&gt;17&lt;/ref-type&gt;&lt;contributors&gt;&lt;authors&gt;&lt;author&gt;Evans, E.&lt;/author&gt;&lt;author&gt;Li, L.&lt;/author&gt;&lt;author&gt;Min, J.&lt;/author&gt;&lt;author&gt;Huang, D.&lt;/author&gt;&lt;author&gt;Urada, D.&lt;/author&gt;&lt;author&gt;Liu, L.&lt;/author&gt;&lt;author&gt;Hser, Y. I.&lt;/author&gt;&lt;author&gt;Nosyk, B.&lt;/author&gt;&lt;/authors&gt;&lt;/contributors&gt;&lt;auth-address&gt;UCLA Integrated Substance Abuse Programs, Los Angeles, CA, USA.&amp;#xD;British Columbia Centre for Excellence in HIV/AIDS, Vancouver, BC, Canada.&amp;#xD;Northwestern University Feinberg School of Medicine, Chicago, IL, USA.&amp;#xD;Simon Fraser University, Faculty of Health Sciences, Barnaby, BC, Canada.&lt;/auth-address&gt;&lt;titles&gt;&lt;title&gt;Mortality among individuals accessing pharmacological treatment for opioid dependence in California, 2006-10&lt;/title&gt;&lt;secondary-title&gt;Addiction&lt;/secondary-title&gt;&lt;/titles&gt;&lt;periodical&gt;&lt;full-title&gt;Addiction&lt;/full-title&gt;&lt;/periodical&gt;&lt;pages&gt;996-1005&lt;/pages&gt;&lt;volume&gt;110&lt;/volume&gt;&lt;number&gt;6&lt;/number&gt;&lt;keywords&gt;&lt;keyword&gt;Administrative data&lt;/keyword&gt;&lt;keyword&gt;detoxification and maintenance treatment&lt;/keyword&gt;&lt;keyword&gt;longitudinal design&lt;/keyword&gt;&lt;keyword&gt;mortality&lt;/keyword&gt;&lt;keyword&gt;opioid dependence&lt;/keyword&gt;&lt;/keywords&gt;&lt;dates&gt;&lt;year&gt;2015&lt;/year&gt;&lt;pub-dates&gt;&lt;date&gt;Jun&lt;/date&gt;&lt;/pub-dates&gt;&lt;/dates&gt;&lt;isbn&gt;1360-0443 (Electronic)&amp;#xD;0965-2140 (Linking)&lt;/isbn&gt;&lt;accession-num&gt;25644938&lt;/accession-num&gt;&lt;urls&gt;&lt;related-urls&gt;&lt;url&gt;http://www.ncbi.nlm.nih.gov/pubmed/25644938&lt;/url&gt;&lt;/related-urls&gt;&lt;/urls&gt;&lt;custom2&gt;PMC4452110&lt;/custom2&gt;&lt;electronic-resource-num&gt;10.1111/add.12863&lt;/electronic-resource-num&gt;&lt;/record&gt;&lt;/Cite&gt;&lt;/EndNote&gt;</w:instrText>
            </w:r>
            <w:r w:rsidR="00D26E9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D26E93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25]</w:t>
            </w:r>
            <w:r w:rsidR="00D26E9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59996722" w14:textId="3DAED45E" w:rsidR="00642938" w:rsidRPr="00244AF3" w:rsidRDefault="00642938" w:rsidP="00D26E93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0.0023</w:t>
            </w:r>
            <w:r w:rsidR="00D26E9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/>
            </w:r>
            <w:r w:rsidR="00D26E9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&lt;EndNote&gt;&lt;Cite&gt;&lt;Author&gt;Evans&lt;/Author&gt;&lt;Year&gt;2015&lt;/Year&gt;&lt;RecNum&gt;40&lt;/RecNum&gt;&lt;DisplayText&gt;[25]&lt;/DisplayText&gt;&lt;record&gt;&lt;rec-number&gt;40&lt;/rec-number&gt;&lt;foreign-keys&gt;&lt;key app="EN" db-id="zr9vr0exlxrrp6ef09oxzswovze2aas2east" timestamp="1454380884"&gt;40&lt;/key&gt;&lt;/foreign-keys&gt;&lt;ref-type name="Journal Article"&gt;17&lt;/ref-type&gt;&lt;contributors&gt;&lt;authors&gt;&lt;author&gt;Evans, E.&lt;/author&gt;&lt;author&gt;Li, L.&lt;/author&gt;&lt;author&gt;Min, J.&lt;/author&gt;&lt;author&gt;Huang, D.&lt;/author&gt;&lt;author&gt;Urada, D.&lt;/author&gt;&lt;author&gt;Liu, L.&lt;/author&gt;&lt;author&gt;Hser, Y. I.&lt;/author&gt;&lt;author&gt;Nosyk, B.&lt;/author&gt;&lt;/authors&gt;&lt;/contributors&gt;&lt;auth-address&gt;UCLA Integrated Substance Abuse Programs, Los Angeles, CA, USA.&amp;#xD;British Columbia Centre for Excellence in HIV/AIDS, Vancouver, BC, Canada.&amp;#xD;Northwestern University Feinberg School of Medicine, Chicago, IL, USA.&amp;#xD;Simon Fraser University, Faculty of Health Sciences, Barnaby, BC, Canada.&lt;/auth-address&gt;&lt;titles&gt;&lt;title&gt;Mortality among individuals accessing pharmacological treatment for opioid dependence in California, 2006-10&lt;/title&gt;&lt;secondary-title&gt;Addiction&lt;/secondary-title&gt;&lt;/titles&gt;&lt;periodical&gt;&lt;full-title&gt;Addiction&lt;/full-title&gt;&lt;/periodical&gt;&lt;pages&gt;996-1005&lt;/pages&gt;&lt;volume&gt;110&lt;/volume&gt;&lt;number&gt;6&lt;/number&gt;&lt;keywords&gt;&lt;keyword&gt;Administrative data&lt;/keyword&gt;&lt;keyword&gt;detoxification and maintenance treatment&lt;/keyword&gt;&lt;keyword&gt;longitudinal design&lt;/keyword&gt;&lt;keyword&gt;mortality&lt;/keyword&gt;&lt;keyword&gt;opioid dependence&lt;/keyword&gt;&lt;/keywords&gt;&lt;dates&gt;&lt;year&gt;2015&lt;/year&gt;&lt;pub-dates&gt;&lt;date&gt;Jun&lt;/date&gt;&lt;/pub-dates&gt;&lt;/dates&gt;&lt;isbn&gt;1360-0443 (Electronic)&amp;#xD;0965-2140 (Linking)&lt;/isbn&gt;&lt;accession-num&gt;25644938&lt;/accession-num&gt;&lt;urls&gt;&lt;related-urls&gt;&lt;url&gt;http://www.ncbi.nlm.nih.gov/pubmed/25644938&lt;/url&gt;&lt;/related-urls&gt;&lt;/urls&gt;&lt;custom2&gt;PMC4452110&lt;/custom2&gt;&lt;electronic-resource-num&gt;10.1111/add.12863&lt;/electronic-resource-num&gt;&lt;/record&gt;&lt;/Cite&gt;&lt;/EndNote&gt;</w:instrText>
            </w:r>
            <w:r w:rsidR="00D26E9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D26E93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25]</w:t>
            </w:r>
            <w:r w:rsidR="00D26E9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6D165ED6" w14:textId="5C60A28D" w:rsidR="00642938" w:rsidRPr="00244AF3" w:rsidRDefault="00642938" w:rsidP="00667DF3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0.016</w:t>
            </w:r>
            <w:r w:rsidR="006E09FE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/>
            </w:r>
            <w:r w:rsidR="00667DF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&lt;EndNote&gt;&lt;Cite&gt;&lt;Author&gt;Lipari&lt;/Author&gt;&lt;Year&gt;2015&lt;/Year&gt;&lt;RecNum&gt;55&lt;/RecNum&gt;&lt;DisplayText&gt;[26, 27]&lt;/DisplayText&gt;&lt;record&gt;&lt;rec-number&gt;55&lt;/rec-number&gt;&lt;foreign-keys&gt;&lt;key app="EN" db-id="zr9vr0exlxrrp6ef09oxzswovze2aas2east" timestamp="1463098137"&gt;55&lt;/key&gt;&lt;/foreign-keys&gt;&lt;ref-type name="Journal Article"&gt;17&lt;/ref-type&gt;&lt;contributors&gt;&lt;authors&gt;&lt;author&gt;Lipari, Rachel N and Hughes, Arthur &lt;/author&gt;&lt;/authors&gt;&lt;/contributors&gt;&lt;titles&gt;&lt;title&gt;Trends in Heroin Use in the United States: 2002 TO 2013&lt;/title&gt;&lt;/titles&gt;&lt;dates&gt;&lt;year&gt;2015&lt;/year&gt;&lt;pub-dates&gt;&lt;date&gt;April 23, 2015&lt;/date&gt;&lt;/pub-dates&gt;&lt;/dates&gt;&lt;urls&gt;&lt;related-urls&gt;&lt;url&gt;http://www.samhsa.gov/data/sites/default/files/report_1943/ShortReport-1943.pdf&lt;/url&gt;&lt;/related-urls&gt;&lt;/urls&gt;&lt;/record&gt;&lt;/Cite&gt;&lt;Cite&gt;&lt;Author&gt;H.&lt;/Author&gt;&lt;Year&gt;2015&lt;/Year&gt;&lt;RecNum&gt;98&lt;/RecNum&gt;&lt;record&gt;&lt;rec-number&gt;98&lt;/rec-number&gt;&lt;foreign-keys&gt;&lt;key app="EN" db-id="zr9vr0exlxrrp6ef09oxzswovze2aas2east" timestamp="1493611422"&gt;98&lt;/key&gt;&lt;/foreign-keys&gt;&lt;ref-type name="Web Page"&gt;12&lt;/ref-type&gt;&lt;contributors&gt;&lt;authors&gt;&lt;author&gt;Hedegaard H.&lt;/author&gt;&lt;author&gt;Chen LH.&lt;/author&gt;&lt;author&gt;Warner M.&lt;/author&gt;&lt;/authors&gt;&lt;/contributors&gt;&lt;titles&gt;&lt;title&gt;Drug-poisoning Deaths Involving Heroin: United States, 2000–2013&lt;/title&gt;&lt;secondary-title&gt;NCHS Data Brief&lt;/secondary-title&gt;&lt;/titles&gt;&lt;dates&gt;&lt;year&gt;2015&lt;/year&gt;&lt;/dates&gt;&lt;urls&gt;&lt;related-urls&gt;&lt;url&gt;https://www.cdc.gov/nchs/data/databriefs/db190.pdf&lt;/url&gt;&lt;/related-urls&gt;&lt;/urls&gt;&lt;/record&gt;&lt;/Cite&gt;&lt;/EndNote&gt;</w:instrText>
            </w:r>
            <w:r w:rsidR="006E09FE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667DF3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26, 27]</w:t>
            </w:r>
            <w:r w:rsidR="006E09FE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250" w:type="dxa"/>
            <w:shd w:val="clear" w:color="auto" w:fill="auto"/>
            <w:noWrap/>
            <w:vAlign w:val="bottom"/>
            <w:hideMark/>
          </w:tcPr>
          <w:p w14:paraId="0E412FA1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0,799.14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75CCFEF0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1,205.53</w:t>
            </w:r>
          </w:p>
        </w:tc>
        <w:tc>
          <w:tcPr>
            <w:tcW w:w="1250" w:type="dxa"/>
            <w:shd w:val="clear" w:color="auto" w:fill="auto"/>
            <w:vAlign w:val="bottom"/>
            <w:hideMark/>
          </w:tcPr>
          <w:p w14:paraId="545D3A04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100.00%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17879CF9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0,830.79</w:t>
            </w:r>
          </w:p>
        </w:tc>
        <w:tc>
          <w:tcPr>
            <w:tcW w:w="1250" w:type="dxa"/>
            <w:shd w:val="clear" w:color="auto" w:fill="auto"/>
            <w:noWrap/>
            <w:vAlign w:val="bottom"/>
            <w:hideMark/>
          </w:tcPr>
          <w:p w14:paraId="489DB70D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1,237.44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65844935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100.06%</w:t>
            </w:r>
          </w:p>
        </w:tc>
      </w:tr>
      <w:tr w:rsidR="00533DC3" w:rsidRPr="00244AF3" w14:paraId="0D1F3247" w14:textId="77777777" w:rsidTr="00863289">
        <w:trPr>
          <w:trHeight w:val="240"/>
        </w:trPr>
        <w:tc>
          <w:tcPr>
            <w:tcW w:w="6750" w:type="dxa"/>
            <w:shd w:val="clear" w:color="auto" w:fill="auto"/>
            <w:noWrap/>
            <w:vAlign w:val="bottom"/>
            <w:hideMark/>
          </w:tcPr>
          <w:p w14:paraId="7AC93D66" w14:textId="77777777" w:rsidR="00642938" w:rsidRPr="00244AF3" w:rsidRDefault="00642938" w:rsidP="007956A6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Cost of treatment for Tuberculosis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15455B2F" w14:textId="3077B5E4" w:rsidR="00642938" w:rsidRPr="00244AF3" w:rsidRDefault="00642938" w:rsidP="00667DF3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45.15</w:t>
            </w:r>
            <w:r w:rsidR="0073390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/>
            </w:r>
            <w:r w:rsidR="00667DF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&lt;EndNote&gt;&lt;Cite&gt;&lt;Author&gt;Holland&lt;/Author&gt;&lt;Year&gt;2009&lt;/Year&gt;&lt;RecNum&gt;39&lt;/RecNum&gt;&lt;DisplayText&gt;[28]&lt;/DisplayText&gt;&lt;record&gt;&lt;rec-number&gt;39&lt;/rec-number&gt;&lt;foreign-keys&gt;&lt;key app="EN" db-id="zr9vr0exlxrrp6ef09oxzswovze2aas2east" timestamp="1454380586"&gt;39&lt;/key&gt;&lt;/foreign-keys&gt;&lt;ref-type name="Journal Article"&gt;17&lt;/ref-type&gt;&lt;contributors&gt;&lt;authors&gt;&lt;author&gt;Holland, D. P.&lt;/author&gt;&lt;author&gt;Sanders, G. D.&lt;/author&gt;&lt;author&gt;Hamilton, C. D.&lt;/author&gt;&lt;author&gt;Stout, J. E.&lt;/author&gt;&lt;/authors&gt;&lt;/contributors&gt;&lt;auth-address&gt;Department of Medicine, Duke University Medical Center, Durham, North Carolina 27710, USA.&lt;/auth-address&gt;&lt;titles&gt;&lt;title&gt;Costs and cost-effectiveness of four treatment regimens for latent tuberculosis infection&lt;/title&gt;&lt;secondary-title&gt;Am J Respir Crit Care Med&lt;/secondary-title&gt;&lt;/titles&gt;&lt;periodical&gt;&lt;full-title&gt;Am J Respir Crit Care Med&lt;/full-title&gt;&lt;/periodical&gt;&lt;pages&gt;1055-60&lt;/pages&gt;&lt;volume&gt;179&lt;/volume&gt;&lt;number&gt;11&lt;/number&gt;&lt;keywords&gt;&lt;keyword&gt;Antitubercular Agents/administration &amp;amp; dosage/*economics&lt;/keyword&gt;&lt;keyword&gt;Cost-Benefit Analysis&lt;/keyword&gt;&lt;keyword&gt;Directly Observed Therapy/economics&lt;/keyword&gt;&lt;keyword&gt;Drug Administration Schedule&lt;/keyword&gt;&lt;keyword&gt;Drug Therapy, Combination&lt;/keyword&gt;&lt;keyword&gt;Humans&lt;/keyword&gt;&lt;keyword&gt;Isoniazid/administration &amp;amp; dosage/*economics&lt;/keyword&gt;&lt;keyword&gt;Markov Chains&lt;/keyword&gt;&lt;keyword&gt;Rifampin/administration &amp;amp; dosage/analogs &amp;amp; derivatives/*economics&lt;/keyword&gt;&lt;keyword&gt;Tuberculosis/*drug therapy&lt;/keyword&gt;&lt;/keywords&gt;&lt;dates&gt;&lt;year&gt;2009&lt;/year&gt;&lt;pub-dates&gt;&lt;date&gt;Jun 1&lt;/date&gt;&lt;/pub-dates&gt;&lt;/dates&gt;&lt;isbn&gt;1535-4970 (Electronic)&amp;#xD;1073-449X (Linking)&lt;/isbn&gt;&lt;accession-num&gt;19299495&lt;/accession-num&gt;&lt;urls&gt;&lt;related-urls&gt;&lt;url&gt;http://www.ncbi.nlm.nih.gov/pubmed/19299495&lt;/url&gt;&lt;/related-urls&gt;&lt;/urls&gt;&lt;custom2&gt;PMC2689913&lt;/custom2&gt;&lt;electronic-resource-num&gt;10.1164/rccm.200901-0153OC&lt;/electronic-resource-num&gt;&lt;/record&gt;&lt;/Cite&gt;&lt;/EndNote&gt;</w:instrText>
            </w:r>
            <w:r w:rsidR="0073390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667DF3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28]</w:t>
            </w:r>
            <w:r w:rsidR="0073390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20C7C78F" w14:textId="033B21FF" w:rsidR="00642938" w:rsidRPr="00244AF3" w:rsidRDefault="00642938" w:rsidP="00667DF3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45.15</w:t>
            </w:r>
            <w:r w:rsidR="0073390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/>
            </w:r>
            <w:r w:rsidR="00667DF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&lt;EndNote&gt;&lt;Cite&gt;&lt;Author&gt;Holland&lt;/Author&gt;&lt;Year&gt;2009&lt;/Year&gt;&lt;RecNum&gt;39&lt;/RecNum&gt;&lt;DisplayText&gt;[28]&lt;/DisplayText&gt;&lt;record&gt;&lt;rec-number&gt;39&lt;/rec-number&gt;&lt;foreign-keys&gt;&lt;key app="EN" db-id="zr9vr0exlxrrp6ef09oxzswovze2aas2east" timestamp="1454380586"&gt;39&lt;/key&gt;&lt;/foreign-keys&gt;&lt;ref-type name="Journal Article"&gt;17&lt;/ref-type&gt;&lt;contributors&gt;&lt;authors&gt;&lt;author&gt;Holland, D. P.&lt;/author&gt;&lt;author&gt;Sanders, G. D.&lt;/author&gt;&lt;author&gt;Hamilton, C. D.&lt;/author&gt;&lt;author&gt;Stout, J. E.&lt;/author&gt;&lt;/authors&gt;&lt;/contributors&gt;&lt;auth-address&gt;Department of Medicine, Duke University Medical Center, Durham, North Carolina 27710, USA.&lt;/auth-address&gt;&lt;titles&gt;&lt;title&gt;Costs and cost-effectiveness of four treatment regimens for latent tuberculosis infection&lt;/title&gt;&lt;secondary-title&gt;Am J Respir Crit Care Med&lt;/secondary-title&gt;&lt;/titles&gt;&lt;periodical&gt;&lt;full-title&gt;Am J Respir Crit Care Med&lt;/full-title&gt;&lt;/periodical&gt;&lt;pages&gt;1055-60&lt;/pages&gt;&lt;volume&gt;179&lt;/volume&gt;&lt;number&gt;11&lt;/number&gt;&lt;keywords&gt;&lt;keyword&gt;Antitubercular Agents/administration &amp;amp; dosage/*economics&lt;/keyword&gt;&lt;keyword&gt;Cost-Benefit Analysis&lt;/keyword&gt;&lt;keyword&gt;Directly Observed Therapy/economics&lt;/keyword&gt;&lt;keyword&gt;Drug Administration Schedule&lt;/keyword&gt;&lt;keyword&gt;Drug Therapy, Combination&lt;/keyword&gt;&lt;keyword&gt;Humans&lt;/keyword&gt;&lt;keyword&gt;Isoniazid/administration &amp;amp; dosage/*economics&lt;/keyword&gt;&lt;keyword&gt;Markov Chains&lt;/keyword&gt;&lt;keyword&gt;Rifampin/administration &amp;amp; dosage/analogs &amp;amp; derivatives/*economics&lt;/keyword&gt;&lt;keyword&gt;Tuberculosis/*drug therapy&lt;/keyword&gt;&lt;/keywords&gt;&lt;dates&gt;&lt;year&gt;2009&lt;/year&gt;&lt;pub-dates&gt;&lt;date&gt;Jun 1&lt;/date&gt;&lt;/pub-dates&gt;&lt;/dates&gt;&lt;isbn&gt;1535-4970 (Electronic)&amp;#xD;1073-449X (Linking)&lt;/isbn&gt;&lt;accession-num&gt;19299495&lt;/accession-num&gt;&lt;urls&gt;&lt;related-urls&gt;&lt;url&gt;http://www.ncbi.nlm.nih.gov/pubmed/19299495&lt;/url&gt;&lt;/related-urls&gt;&lt;/urls&gt;&lt;custom2&gt;PMC2689913&lt;/custom2&gt;&lt;electronic-resource-num&gt;10.1164/rccm.200901-0153OC&lt;/electronic-resource-num&gt;&lt;/record&gt;&lt;/Cite&gt;&lt;/EndNote&gt;</w:instrText>
            </w:r>
            <w:r w:rsidR="0073390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667DF3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28]</w:t>
            </w:r>
            <w:r w:rsidR="0073390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2B3F763E" w14:textId="1B1C898C" w:rsidR="00642938" w:rsidRPr="00244AF3" w:rsidRDefault="00642938" w:rsidP="00667DF3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1,681.37</w:t>
            </w:r>
            <w:r w:rsidR="0073390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/>
            </w:r>
            <w:r w:rsidR="00667DF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&lt;EndNote&gt;&lt;Cite&gt;&lt;Author&gt;Holland&lt;/Author&gt;&lt;Year&gt;2009&lt;/Year&gt;&lt;RecNum&gt;39&lt;/RecNum&gt;&lt;DisplayText&gt;[28]&lt;/DisplayText&gt;&lt;record&gt;&lt;rec-number&gt;39&lt;/rec-number&gt;&lt;foreign-keys&gt;&lt;key app="EN" db-id="zr9vr0exlxrrp6ef09oxzswovze2aas2east" timestamp="1454380586"&gt;39&lt;/key&gt;&lt;/foreign-keys&gt;&lt;ref-type name="Journal Article"&gt;17&lt;/ref-type&gt;&lt;contributors&gt;&lt;authors&gt;&lt;author&gt;Holland, D. P.&lt;/author&gt;&lt;author&gt;Sanders, G. D.&lt;/author&gt;&lt;author&gt;Hamilton, C. D.&lt;/author&gt;&lt;author&gt;Stout, J. E.&lt;/author&gt;&lt;/authors&gt;&lt;/contributors&gt;&lt;auth-address&gt;Department of Medicine, Duke University Medical Center, Durham, North Carolina 27710, USA.&lt;/auth-address&gt;&lt;titles&gt;&lt;title&gt;Costs and cost-effectiveness of four treatment regimens for latent tuberculosis infection&lt;/title&gt;&lt;secondary-title&gt;Am J Respir Crit Care Med&lt;/secondary-title&gt;&lt;/titles&gt;&lt;periodical&gt;&lt;full-title&gt;Am J Respir Crit Care Med&lt;/full-title&gt;&lt;/periodical&gt;&lt;pages&gt;1055-60&lt;/pages&gt;&lt;volume&gt;179&lt;/volume&gt;&lt;number&gt;11&lt;/number&gt;&lt;keywords&gt;&lt;keyword&gt;Antitubercular Agents/administration &amp;amp; dosage/*economics&lt;/keyword&gt;&lt;keyword&gt;Cost-Benefit Analysis&lt;/keyword&gt;&lt;keyword&gt;Directly Observed Therapy/economics&lt;/keyword&gt;&lt;keyword&gt;Drug Administration Schedule&lt;/keyword&gt;&lt;keyword&gt;Drug Therapy, Combination&lt;/keyword&gt;&lt;keyword&gt;Humans&lt;/keyword&gt;&lt;keyword&gt;Isoniazid/administration &amp;amp; dosage/*economics&lt;/keyword&gt;&lt;keyword&gt;Markov Chains&lt;/keyword&gt;&lt;keyword&gt;Rifampin/administration &amp;amp; dosage/analogs &amp;amp; derivatives/*economics&lt;/keyword&gt;&lt;keyword&gt;Tuberculosis/*drug therapy&lt;/keyword&gt;&lt;/keywords&gt;&lt;dates&gt;&lt;year&gt;2009&lt;/year&gt;&lt;pub-dates&gt;&lt;date&gt;Jun 1&lt;/date&gt;&lt;/pub-dates&gt;&lt;/dates&gt;&lt;isbn&gt;1535-4970 (Electronic)&amp;#xD;1073-449X (Linking)&lt;/isbn&gt;&lt;accession-num&gt;19299495&lt;/accession-num&gt;&lt;urls&gt;&lt;related-urls&gt;&lt;url&gt;http://www.ncbi.nlm.nih.gov/pubmed/19299495&lt;/url&gt;&lt;/related-urls&gt;&lt;/urls&gt;&lt;custom2&gt;PMC2689913&lt;/custom2&gt;&lt;electronic-resource-num&gt;10.1164/rccm.200901-0153OC&lt;/electronic-resource-num&gt;&lt;/record&gt;&lt;/Cite&gt;&lt;/EndNote&gt;</w:instrText>
            </w:r>
            <w:r w:rsidR="0073390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667DF3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28]</w:t>
            </w:r>
            <w:r w:rsidR="0073390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250" w:type="dxa"/>
            <w:shd w:val="clear" w:color="auto" w:fill="auto"/>
            <w:noWrap/>
            <w:vAlign w:val="bottom"/>
            <w:hideMark/>
          </w:tcPr>
          <w:p w14:paraId="3CA7F254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0,799.14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12085723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1,205.53</w:t>
            </w:r>
          </w:p>
        </w:tc>
        <w:tc>
          <w:tcPr>
            <w:tcW w:w="1250" w:type="dxa"/>
            <w:shd w:val="clear" w:color="auto" w:fill="auto"/>
            <w:vAlign w:val="bottom"/>
            <w:hideMark/>
          </w:tcPr>
          <w:p w14:paraId="65038C4A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100.00%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5429E406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0,819.76</w:t>
            </w:r>
          </w:p>
        </w:tc>
        <w:tc>
          <w:tcPr>
            <w:tcW w:w="1250" w:type="dxa"/>
            <w:shd w:val="clear" w:color="auto" w:fill="auto"/>
            <w:noWrap/>
            <w:vAlign w:val="bottom"/>
            <w:hideMark/>
          </w:tcPr>
          <w:p w14:paraId="661D9EA8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1,226.32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195C8320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100.04%</w:t>
            </w:r>
          </w:p>
        </w:tc>
      </w:tr>
      <w:tr w:rsidR="00533DC3" w:rsidRPr="00244AF3" w14:paraId="3BD6E30B" w14:textId="77777777" w:rsidTr="00863289">
        <w:trPr>
          <w:trHeight w:val="240"/>
        </w:trPr>
        <w:tc>
          <w:tcPr>
            <w:tcW w:w="6750" w:type="dxa"/>
            <w:shd w:val="clear" w:color="auto" w:fill="auto"/>
            <w:noWrap/>
            <w:vAlign w:val="bottom"/>
            <w:hideMark/>
          </w:tcPr>
          <w:p w14:paraId="7FA423DA" w14:textId="77777777" w:rsidR="00642938" w:rsidRPr="00244AF3" w:rsidRDefault="00642938" w:rsidP="007956A6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Proportion of incarcerated users receiving HBV treatment 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57006133" w14:textId="31350EF1" w:rsidR="00642938" w:rsidRPr="00244AF3" w:rsidRDefault="00642938" w:rsidP="009E1F73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0.14</w:t>
            </w:r>
            <w:r w:rsidR="003710B0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XJrYXI8L0F1dGhvcj48WWVhcj4yMDE0PC9ZZWFyPjxS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</w:fldData>
              </w:fldChar>
            </w:r>
            <w:r w:rsidR="009E1F7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9E1F7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XJrYXI8L0F1dGhvcj48WWVhcj4yMDE0PC9ZZWFyPjxS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</w:fldData>
              </w:fldChar>
            </w:r>
            <w:r w:rsidR="009E1F7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9E1F7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</w:r>
            <w:r w:rsidR="009E1F7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  <w:r w:rsidR="003710B0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9E1F73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24]</w:t>
            </w:r>
            <w:r w:rsidR="003710B0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449DB6DF" w14:textId="32E7495C" w:rsidR="00642938" w:rsidRPr="00244AF3" w:rsidRDefault="00642938" w:rsidP="009E1F73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0.14</w:t>
            </w:r>
            <w:r w:rsidR="003710B0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XJrYXI8L0F1dGhvcj48WWVhcj4yMDE0PC9ZZWFyPjxS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</w:fldData>
              </w:fldChar>
            </w:r>
            <w:r w:rsidR="009E1F7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9E1F7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XJrYXI8L0F1dGhvcj48WWVhcj4yMDE0PC9ZZWFyPjxS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</w:fldData>
              </w:fldChar>
            </w:r>
            <w:r w:rsidR="009E1F7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9E1F7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</w:r>
            <w:r w:rsidR="009E1F7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  <w:r w:rsidR="003710B0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9E1F73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24]</w:t>
            </w:r>
            <w:r w:rsidR="003710B0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717D5E94" w14:textId="466A9437" w:rsidR="00642938" w:rsidRPr="00244AF3" w:rsidRDefault="00642938" w:rsidP="009E1F73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0.17</w:t>
            </w:r>
            <w:r w:rsidR="00C1379E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XJrYXI8L0F1dGhvcj48WWVhcj4yMDE0PC9ZZWFyPjxS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</w:fldData>
              </w:fldChar>
            </w:r>
            <w:r w:rsidR="009E1F7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9E1F7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XJrYXI8L0F1dGhvcj48WWVhcj4yMDE0PC9ZZWFyPjxS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</w:fldData>
              </w:fldChar>
            </w:r>
            <w:r w:rsidR="009E1F7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9E1F7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</w:r>
            <w:r w:rsidR="009E1F7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  <w:r w:rsidR="00C1379E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9E1F73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24]</w:t>
            </w:r>
            <w:r w:rsidR="00C1379E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250" w:type="dxa"/>
            <w:shd w:val="clear" w:color="auto" w:fill="auto"/>
            <w:noWrap/>
            <w:vAlign w:val="bottom"/>
            <w:hideMark/>
          </w:tcPr>
          <w:p w14:paraId="71A23E3C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0,799.14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783A8858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1,205.53</w:t>
            </w:r>
          </w:p>
        </w:tc>
        <w:tc>
          <w:tcPr>
            <w:tcW w:w="1250" w:type="dxa"/>
            <w:shd w:val="clear" w:color="auto" w:fill="auto"/>
            <w:vAlign w:val="bottom"/>
            <w:hideMark/>
          </w:tcPr>
          <w:p w14:paraId="788D7E3E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100.00%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67310E7A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0,807.84</w:t>
            </w:r>
          </w:p>
        </w:tc>
        <w:tc>
          <w:tcPr>
            <w:tcW w:w="1250" w:type="dxa"/>
            <w:shd w:val="clear" w:color="auto" w:fill="auto"/>
            <w:noWrap/>
            <w:vAlign w:val="bottom"/>
            <w:hideMark/>
          </w:tcPr>
          <w:p w14:paraId="60054532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1,214.30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453C7810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100.02%</w:t>
            </w:r>
          </w:p>
        </w:tc>
      </w:tr>
      <w:tr w:rsidR="00533DC3" w:rsidRPr="00244AF3" w14:paraId="2691E347" w14:textId="77777777" w:rsidTr="00863289">
        <w:trPr>
          <w:trHeight w:val="240"/>
        </w:trPr>
        <w:tc>
          <w:tcPr>
            <w:tcW w:w="6750" w:type="dxa"/>
            <w:shd w:val="clear" w:color="auto" w:fill="auto"/>
            <w:noWrap/>
            <w:vAlign w:val="bottom"/>
            <w:hideMark/>
          </w:tcPr>
          <w:p w14:paraId="13589C8A" w14:textId="77777777" w:rsidR="00642938" w:rsidRPr="00244AF3" w:rsidRDefault="00642938" w:rsidP="007956A6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Risk of dying while incarcerated and on </w:t>
            </w:r>
            <w:r w:rsidRPr="00244AF3">
              <w:rPr>
                <w:rFonts w:ascii="Times New Roman" w:hAnsi="Times New Roman" w:cs="Times New Roman"/>
                <w:sz w:val="18"/>
                <w:szCs w:val="18"/>
              </w:rPr>
              <w:t>use disorder</w:t>
            </w: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 xml:space="preserve"> treatment 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497A201E" w14:textId="5FC41B6E" w:rsidR="00642938" w:rsidRPr="00244AF3" w:rsidRDefault="00642938" w:rsidP="00D26E93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0.0023</w:t>
            </w:r>
            <w:r w:rsidR="00C53904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/>
            </w:r>
            <w:r w:rsidR="00D26E9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&lt;EndNote&gt;&lt;Cite&gt;&lt;Author&gt;Evans&lt;/Author&gt;&lt;Year&gt;2015&lt;/Year&gt;&lt;RecNum&gt;40&lt;/RecNum&gt;&lt;DisplayText&gt;[25]&lt;/DisplayText&gt;&lt;record&gt;&lt;rec-number&gt;40&lt;/rec-number&gt;&lt;foreign-keys&gt;&lt;key app="EN" db-id="zr9vr0exlxrrp6ef09oxzswovze2aas2east" timestamp="1454380884"&gt;40&lt;/key&gt;&lt;/foreign-keys&gt;&lt;ref-type name="Journal Article"&gt;17&lt;/ref-type&gt;&lt;contributors&gt;&lt;authors&gt;&lt;author&gt;Evans, E.&lt;/author&gt;&lt;author&gt;Li, L.&lt;/author&gt;&lt;author&gt;Min, J.&lt;/author&gt;&lt;author&gt;Huang, D.&lt;/author&gt;&lt;author&gt;Urada, D.&lt;/author&gt;&lt;author&gt;Liu, L.&lt;/author&gt;&lt;author&gt;Hser, Y. I.&lt;/author&gt;&lt;author&gt;Nosyk, B.&lt;/author&gt;&lt;/authors&gt;&lt;/contributors&gt;&lt;auth-address&gt;UCLA Integrated Substance Abuse Programs, Los Angeles, CA, USA.&amp;#xD;British Columbia Centre for Excellence in HIV/AIDS, Vancouver, BC, Canada.&amp;#xD;Northwestern University Feinberg School of Medicine, Chicago, IL, USA.&amp;#xD;Simon Fraser University, Faculty of Health Sciences, Barnaby, BC, Canada.&lt;/auth-address&gt;&lt;titles&gt;&lt;title&gt;Mortality among individuals accessing pharmacological treatment for opioid dependence in California, 2006-10&lt;/title&gt;&lt;secondary-title&gt;Addiction&lt;/secondary-title&gt;&lt;/titles&gt;&lt;periodical&gt;&lt;full-title&gt;Addiction&lt;/full-title&gt;&lt;/periodical&gt;&lt;pages&gt;996-1005&lt;/pages&gt;&lt;volume&gt;110&lt;/volume&gt;&lt;number&gt;6&lt;/number&gt;&lt;keywords&gt;&lt;keyword&gt;Administrative data&lt;/keyword&gt;&lt;keyword&gt;detoxification and maintenance treatment&lt;/keyword&gt;&lt;keyword&gt;longitudinal design&lt;/keyword&gt;&lt;keyword&gt;mortality&lt;/keyword&gt;&lt;keyword&gt;opioid dependence&lt;/keyword&gt;&lt;/keywords&gt;&lt;dates&gt;&lt;year&gt;2015&lt;/year&gt;&lt;pub-dates&gt;&lt;date&gt;Jun&lt;/date&gt;&lt;/pub-dates&gt;&lt;/dates&gt;&lt;isbn&gt;1360-0443 (Electronic)&amp;#xD;0965-2140 (Linking)&lt;/isbn&gt;&lt;accession-num&gt;25644938&lt;/accession-num&gt;&lt;urls&gt;&lt;related-urls&gt;&lt;url&gt;http://www.ncbi.nlm.nih.gov/pubmed/25644938&lt;/url&gt;&lt;/related-urls&gt;&lt;/urls&gt;&lt;custom2&gt;PMC4452110&lt;/custom2&gt;&lt;electronic-resource-num&gt;10.1111/add.12863&lt;/electronic-resource-num&gt;&lt;/record&gt;&lt;/Cite&gt;&lt;/EndNote&gt;</w:instrText>
            </w:r>
            <w:r w:rsidR="00C53904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D26E93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25]</w:t>
            </w:r>
            <w:r w:rsidR="00C53904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6D2EEB66" w14:textId="5002E664" w:rsidR="00642938" w:rsidRPr="00244AF3" w:rsidRDefault="00642938" w:rsidP="00D26E93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0.0023</w:t>
            </w:r>
            <w:r w:rsidR="00D26E9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/>
            </w:r>
            <w:r w:rsidR="00D26E9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&lt;EndNote&gt;&lt;Cite&gt;&lt;Author&gt;Evans&lt;/Author&gt;&lt;Year&gt;2015&lt;/Year&gt;&lt;RecNum&gt;40&lt;/RecNum&gt;&lt;DisplayText&gt;[25]&lt;/DisplayText&gt;&lt;record&gt;&lt;rec-number&gt;40&lt;/rec-number&gt;&lt;foreign-keys&gt;&lt;key app="EN" db-id="zr9vr0exlxrrp6ef09oxzswovze2aas2east" timestamp="1454380884"&gt;40&lt;/key&gt;&lt;/foreign-keys&gt;&lt;ref-type name="Journal Article"&gt;17&lt;/ref-type&gt;&lt;contributors&gt;&lt;authors&gt;&lt;author&gt;Evans, E.&lt;/author&gt;&lt;author&gt;Li, L.&lt;/author&gt;&lt;author&gt;Min, J.&lt;/author&gt;&lt;author&gt;Huang, D.&lt;/author&gt;&lt;author&gt;Urada, D.&lt;/author&gt;&lt;author&gt;Liu, L.&lt;/author&gt;&lt;author&gt;Hser, Y. I.&lt;/author&gt;&lt;author&gt;Nosyk, B.&lt;/author&gt;&lt;/authors&gt;&lt;/contributors&gt;&lt;auth-address&gt;UCLA Integrated Substance Abuse Programs, Los Angeles, CA, USA.&amp;#xD;British Columbia Centre for Excellence in HIV/AIDS, Vancouver, BC, Canada.&amp;#xD;Northwestern University Feinberg School of Medicine, Chicago, IL, USA.&amp;#xD;Simon Fraser University, Faculty of Health Sciences, Barnaby, BC, Canada.&lt;/auth-address&gt;&lt;titles&gt;&lt;title&gt;Mortality among individuals accessing pharmacological treatment for opioid dependence in California, 2006-10&lt;/title&gt;&lt;secondary-title&gt;Addiction&lt;/secondary-title&gt;&lt;/titles&gt;&lt;periodical&gt;&lt;full-title&gt;Addiction&lt;/full-title&gt;&lt;/periodical&gt;&lt;pages&gt;996-1005&lt;/pages&gt;&lt;volume&gt;110&lt;/volume&gt;&lt;number&gt;6&lt;/number&gt;&lt;keywords&gt;&lt;keyword&gt;Administrative data&lt;/keyword&gt;&lt;keyword&gt;detoxification and maintenance treatment&lt;/keyword&gt;&lt;keyword&gt;longitudinal design&lt;/keyword&gt;&lt;keyword&gt;mortality&lt;/keyword&gt;&lt;keyword&gt;opioid dependence&lt;/keyword&gt;&lt;/keywords&gt;&lt;dates&gt;&lt;year&gt;2015&lt;/year&gt;&lt;pub-dates&gt;&lt;date&gt;Jun&lt;/date&gt;&lt;/pub-dates&gt;&lt;/dates&gt;&lt;isbn&gt;1360-0443 (Electronic)&amp;#xD;0965-2140 (Linking)&lt;/isbn&gt;&lt;accession-num&gt;25644938&lt;/accession-num&gt;&lt;urls&gt;&lt;related-urls&gt;&lt;url&gt;http://www.ncbi.nlm.nih.gov/pubmed/25644938&lt;/url&gt;&lt;/related-urls&gt;&lt;/urls&gt;&lt;custom2&gt;PMC4452110&lt;/custom2&gt;&lt;electronic-resource-num&gt;10.1111/add.12863&lt;/electronic-resource-num&gt;&lt;/record&gt;&lt;/Cite&gt;&lt;/EndNote&gt;</w:instrText>
            </w:r>
            <w:r w:rsidR="00D26E9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D26E93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25]</w:t>
            </w:r>
            <w:r w:rsidR="00D26E9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440" w:type="dxa"/>
            <w:shd w:val="clear" w:color="auto" w:fill="auto"/>
            <w:vAlign w:val="bottom"/>
            <w:hideMark/>
          </w:tcPr>
          <w:p w14:paraId="3C09935A" w14:textId="3A6DB8D8" w:rsidR="00642938" w:rsidRPr="00244AF3" w:rsidRDefault="00642938" w:rsidP="00667DF3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0.016</w:t>
            </w:r>
            <w:r w:rsidR="00667DF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/>
            </w:r>
            <w:r w:rsidR="00667DF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&lt;EndNote&gt;&lt;Cite&gt;&lt;Author&gt;H.&lt;/Author&gt;&lt;Year&gt;2015&lt;/Year&gt;&lt;RecNum&gt;98&lt;/RecNum&gt;&lt;DisplayText&gt;[26, 27]&lt;/DisplayText&gt;&lt;record&gt;&lt;rec-number&gt;98&lt;/rec-number&gt;&lt;foreign-keys&gt;&lt;key app="EN" db-id="zr9vr0exlxrrp6ef09oxzswovze2aas2east" timestamp="1493611422"&gt;98&lt;/key&gt;&lt;/foreign-keys&gt;&lt;ref-type name="Web Page"&gt;12&lt;/ref-type&gt;&lt;contributors&gt;&lt;authors&gt;&lt;author&gt;Hedegaard H.&lt;/author&gt;&lt;author&gt;Chen LH.&lt;/author&gt;&lt;author&gt;Warner M.&lt;/author&gt;&lt;/authors&gt;&lt;/contributors&gt;&lt;titles&gt;&lt;title&gt;Drug-poisoning Deaths Involving Heroin: United States, 2000–2013&lt;/title&gt;&lt;secondary-title&gt;NCHS Data Brief&lt;/secondary-title&gt;&lt;/titles&gt;&lt;dates&gt;&lt;year&gt;2015&lt;/year&gt;&lt;/dates&gt;&lt;urls&gt;&lt;related-urls&gt;&lt;url&gt;https://www.cdc.gov/nchs/data/databriefs/db190.pdf&lt;/url&gt;&lt;/related-urls&gt;&lt;/urls&gt;&lt;/record&gt;&lt;/Cite&gt;&lt;Cite&gt;&lt;Author&gt;Lipari&lt;/Author&gt;&lt;Year&gt;2015&lt;/Year&gt;&lt;RecNum&gt;55&lt;/RecNum&gt;&lt;record&gt;&lt;rec-number&gt;55&lt;/rec-number&gt;&lt;foreign-keys&gt;&lt;key app="EN" db-id="zr9vr0exlxrrp6ef09oxzswovze2aas2east" timestamp="1463098137"&gt;55&lt;/key&gt;&lt;/foreign-keys&gt;&lt;ref-type name="Journal Article"&gt;17&lt;/ref-type&gt;&lt;contributors&gt;&lt;authors&gt;&lt;author&gt;Lipari, Rachel N and Hughes, Arthur &lt;/author&gt;&lt;/authors&gt;&lt;/contributors&gt;&lt;titles&gt;&lt;title&gt;Trends in Heroin Use in the United States: 2002 TO 2013&lt;/title&gt;&lt;/titles&gt;&lt;dates&gt;&lt;year&gt;2015&lt;/year&gt;&lt;pub-dates&gt;&lt;date&gt;April 23, 2015&lt;/date&gt;&lt;/pub-dates&gt;&lt;/dates&gt;&lt;urls&gt;&lt;related-urls&gt;&lt;url&gt;http://www.samhsa.gov/data/sites/default/files/report_1943/ShortReport-1943.pdf&lt;/url&gt;&lt;/related-urls&gt;&lt;/urls&gt;&lt;/record&gt;&lt;/Cite&gt;&lt;/EndNote&gt;</w:instrText>
            </w:r>
            <w:r w:rsidR="00667DF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667DF3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26, 27]</w:t>
            </w:r>
            <w:r w:rsidR="00667DF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250" w:type="dxa"/>
            <w:shd w:val="clear" w:color="auto" w:fill="auto"/>
            <w:noWrap/>
            <w:vAlign w:val="bottom"/>
            <w:hideMark/>
          </w:tcPr>
          <w:p w14:paraId="5666C1BB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0,799.14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3F22FB33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1,205.53</w:t>
            </w:r>
          </w:p>
        </w:tc>
        <w:tc>
          <w:tcPr>
            <w:tcW w:w="1250" w:type="dxa"/>
            <w:shd w:val="clear" w:color="auto" w:fill="auto"/>
            <w:vAlign w:val="bottom"/>
            <w:hideMark/>
          </w:tcPr>
          <w:p w14:paraId="3C0BAC51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100.00%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26DE82A2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0,799.99</w:t>
            </w:r>
          </w:p>
        </w:tc>
        <w:tc>
          <w:tcPr>
            <w:tcW w:w="1250" w:type="dxa"/>
            <w:shd w:val="clear" w:color="auto" w:fill="auto"/>
            <w:noWrap/>
            <w:vAlign w:val="bottom"/>
            <w:hideMark/>
          </w:tcPr>
          <w:p w14:paraId="41464736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1,206.39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4026AB99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100.00%</w:t>
            </w:r>
          </w:p>
        </w:tc>
      </w:tr>
      <w:tr w:rsidR="00533DC3" w:rsidRPr="00244AF3" w14:paraId="4B028DA2" w14:textId="77777777" w:rsidTr="00863289">
        <w:trPr>
          <w:trHeight w:val="240"/>
        </w:trPr>
        <w:tc>
          <w:tcPr>
            <w:tcW w:w="6750" w:type="dxa"/>
            <w:shd w:val="clear" w:color="auto" w:fill="auto"/>
            <w:noWrap/>
            <w:vAlign w:val="bottom"/>
            <w:hideMark/>
          </w:tcPr>
          <w:p w14:paraId="45C8D456" w14:textId="77777777" w:rsidR="00642938" w:rsidRPr="00244AF3" w:rsidRDefault="00642938" w:rsidP="007956A6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Probability of having TB given patient is HIV-positive while incarcerated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4486D443" w14:textId="29AEA85B" w:rsidR="00642938" w:rsidRPr="00244AF3" w:rsidRDefault="00642938" w:rsidP="00667DF3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0.16</w:t>
            </w:r>
            <w:r w:rsidR="007956A6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/>
            </w:r>
            <w:r w:rsidR="00667DF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&lt;EndNote&gt;&lt;Cite&gt;&lt;Author&gt;Golub&lt;/Author&gt;&lt;Year&gt;2008&lt;/Year&gt;&lt;RecNum&gt;29&lt;/RecNum&gt;&lt;DisplayText&gt;[29]&lt;/DisplayText&gt;&lt;record&gt;&lt;rec-number&gt;29&lt;/rec-number&gt;&lt;foreign-keys&gt;&lt;key app="EN" db-id="zr9vr0exlxrrp6ef09oxzswovze2aas2east" timestamp="1454378116"&gt;29&lt;/key&gt;&lt;/foreign-keys&gt;&lt;ref-type name="Journal Article"&gt;17&lt;/ref-type&gt;&lt;contributors&gt;&lt;authors&gt;&lt;author&gt;Golub, J. E.&lt;/author&gt;&lt;author&gt;Astemborski, J.&lt;/author&gt;&lt;author&gt;Ahmed, M.&lt;/author&gt;&lt;author&gt;Cronin, W.&lt;/author&gt;&lt;author&gt;Mehta, S. H.&lt;/author&gt;&lt;author&gt;Kirk, G. D.&lt;/author&gt;&lt;author&gt;Vlahov, D.&lt;/author&gt;&lt;author&gt;Chaisson, R. E.&lt;/author&gt;&lt;/authors&gt;&lt;/contributors&gt;&lt;auth-address&gt;Department of Medicine, Johns Hopkins University School of Medicine, Baltimore, MD 21231, USA. jgolub@jhmi.edu&lt;/auth-address&gt;&lt;titles&gt;&lt;title&gt;Long-term effectiveness of diagnosing and treating latent tuberculosis infection in a cohort of HIV-infected and at-risk injection drug users&lt;/title&gt;&lt;secondary-title&gt;J Acquir Immune Defic Syndr&lt;/secondary-title&gt;&lt;/titles&gt;&lt;periodical&gt;&lt;full-title&gt;J Acquir Immune Defic Syndr&lt;/full-title&gt;&lt;/periodical&gt;&lt;pages&gt;532-7&lt;/pages&gt;&lt;volume&gt;49&lt;/volume&gt;&lt;number&gt;5&lt;/number&gt;&lt;keywords&gt;&lt;keyword&gt;Adult&lt;/keyword&gt;&lt;keyword&gt;Antitubercular Agents/*therapeutic use&lt;/keyword&gt;&lt;keyword&gt;Cohort Studies&lt;/keyword&gt;&lt;keyword&gt;Female&lt;/keyword&gt;&lt;keyword&gt;HIV Infections/*complications&lt;/keyword&gt;&lt;keyword&gt;Humans&lt;/keyword&gt;&lt;keyword&gt;Incidence&lt;/keyword&gt;&lt;keyword&gt;Male&lt;/keyword&gt;&lt;keyword&gt;Substance Abuse, Intravenous/*complications&lt;/keyword&gt;&lt;keyword&gt;Time Factors&lt;/keyword&gt;&lt;keyword&gt;Treatment Outcome&lt;/keyword&gt;&lt;keyword&gt;Tuberculin Test&lt;/keyword&gt;&lt;keyword&gt;Tuberculosis, Pulmonary/diagnosis/*drug therapy/epidemiology/prevention &amp;amp; control&lt;/keyword&gt;&lt;/keywords&gt;&lt;dates&gt;&lt;year&gt;2008&lt;/year&gt;&lt;pub-dates&gt;&lt;date&gt;Dec 15&lt;/date&gt;&lt;/pub-dates&gt;&lt;/dates&gt;&lt;isbn&gt;1525-4135 (Print)&amp;#xD;1525-4135 (Linking)&lt;/isbn&gt;&lt;accession-num&gt;18989223&lt;/accession-num&gt;&lt;urls&gt;&lt;related-urls&gt;&lt;url&gt;http://www.ncbi.nlm.nih.gov/pubmed/18989223&lt;/url&gt;&lt;/related-urls&gt;&lt;/urls&gt;&lt;custom2&gt;PMC2637943&lt;/custom2&gt;&lt;electronic-resource-num&gt;10.1097/QAI.0b013e31818d5c1c&lt;/electronic-resource-num&gt;&lt;/record&gt;&lt;/Cite&gt;&lt;/EndNote&gt;</w:instrText>
            </w:r>
            <w:r w:rsidR="007956A6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667DF3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29]</w:t>
            </w:r>
            <w:r w:rsidR="007956A6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0389F333" w14:textId="23C6D126" w:rsidR="00642938" w:rsidRPr="00244AF3" w:rsidRDefault="00642938" w:rsidP="00667DF3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0.16</w:t>
            </w:r>
            <w:r w:rsidR="008C576A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/>
            </w:r>
            <w:r w:rsidR="00667DF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&lt;EndNote&gt;&lt;Cite&gt;&lt;Author&gt;Golub&lt;/Author&gt;&lt;Year&gt;2008&lt;/Year&gt;&lt;RecNum&gt;29&lt;/RecNum&gt;&lt;DisplayText&gt;[29]&lt;/DisplayText&gt;&lt;record&gt;&lt;rec-number&gt;29&lt;/rec-number&gt;&lt;foreign-keys&gt;&lt;key app="EN" db-id="zr9vr0exlxrrp6ef09oxzswovze2aas2east" timestamp="1454378116"&gt;29&lt;/key&gt;&lt;/foreign-keys&gt;&lt;ref-type name="Journal Article"&gt;17&lt;/ref-type&gt;&lt;contributors&gt;&lt;authors&gt;&lt;author&gt;Golub, J. E.&lt;/author&gt;&lt;author&gt;Astemborski, J.&lt;/author&gt;&lt;author&gt;Ahmed, M.&lt;/author&gt;&lt;author&gt;Cronin, W.&lt;/author&gt;&lt;author&gt;Mehta, S. H.&lt;/author&gt;&lt;author&gt;Kirk, G. D.&lt;/author&gt;&lt;author&gt;Vlahov, D.&lt;/author&gt;&lt;author&gt;Chaisson, R. E.&lt;/author&gt;&lt;/authors&gt;&lt;/contributors&gt;&lt;auth-address&gt;Department of Medicine, Johns Hopkins University School of Medicine, Baltimore, MD 21231, USA. jgolub@jhmi.edu&lt;/auth-address&gt;&lt;titles&gt;&lt;title&gt;Long-term effectiveness of diagnosing and treating latent tuberculosis infection in a cohort of HIV-infected and at-risk injection drug users&lt;/title&gt;&lt;secondary-title&gt;J Acquir Immune Defic Syndr&lt;/secondary-title&gt;&lt;/titles&gt;&lt;periodical&gt;&lt;full-title&gt;J Acquir Immune Defic Syndr&lt;/full-title&gt;&lt;/periodical&gt;&lt;pages&gt;532-7&lt;/pages&gt;&lt;volume&gt;49&lt;/volume&gt;&lt;number&gt;5&lt;/number&gt;&lt;keywords&gt;&lt;keyword&gt;Adult&lt;/keyword&gt;&lt;keyword&gt;Antitubercular Agents/*therapeutic use&lt;/keyword&gt;&lt;keyword&gt;Cohort Studies&lt;/keyword&gt;&lt;keyword&gt;Female&lt;/keyword&gt;&lt;keyword&gt;HIV Infections/*complications&lt;/keyword&gt;&lt;keyword&gt;Humans&lt;/keyword&gt;&lt;keyword&gt;Incidence&lt;/keyword&gt;&lt;keyword&gt;Male&lt;/keyword&gt;&lt;keyword&gt;Substance Abuse, Intravenous/*complications&lt;/keyword&gt;&lt;keyword&gt;Time Factors&lt;/keyword&gt;&lt;keyword&gt;Treatment Outcome&lt;/keyword&gt;&lt;keyword&gt;Tuberculin Test&lt;/keyword&gt;&lt;keyword&gt;Tuberculosis, Pulmonary/diagnosis/*drug therapy/epidemiology/prevention &amp;amp; control&lt;/keyword&gt;&lt;/keywords&gt;&lt;dates&gt;&lt;year&gt;2008&lt;/year&gt;&lt;pub-dates&gt;&lt;date&gt;Dec 15&lt;/date&gt;&lt;/pub-dates&gt;&lt;/dates&gt;&lt;isbn&gt;1525-4135 (Print)&amp;#xD;1525-4135 (Linking)&lt;/isbn&gt;&lt;accession-num&gt;18989223&lt;/accession-num&gt;&lt;urls&gt;&lt;related-urls&gt;&lt;url&gt;http://www.ncbi.nlm.nih.gov/pubmed/18989223&lt;/url&gt;&lt;/related-urls&gt;&lt;/urls&gt;&lt;custom2&gt;PMC2637943&lt;/custom2&gt;&lt;electronic-resource-num&gt;10.1097/QAI.0b013e31818d5c1c&lt;/electronic-resource-num&gt;&lt;/record&gt;&lt;/Cite&gt;&lt;/EndNote&gt;</w:instrText>
            </w:r>
            <w:r w:rsidR="008C576A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667DF3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29]</w:t>
            </w:r>
            <w:r w:rsidR="008C576A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440" w:type="dxa"/>
            <w:shd w:val="clear" w:color="auto" w:fill="auto"/>
            <w:vAlign w:val="bottom"/>
            <w:hideMark/>
          </w:tcPr>
          <w:p w14:paraId="5E438B5F" w14:textId="2CE1E4E6" w:rsidR="00642938" w:rsidRPr="00244AF3" w:rsidRDefault="00642938" w:rsidP="00667DF3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  <w:r w:rsidR="00BE7FE9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/>
            </w:r>
            <w:r w:rsidR="00667DF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&lt;EndNote&gt;&lt;Cite&gt;&lt;Author&gt;Getahun&lt;/Author&gt;&lt;Year&gt;2010&lt;/Year&gt;&lt;RecNum&gt;97&lt;/RecNum&gt;&lt;DisplayText&gt;[30]&lt;/DisplayText&gt;&lt;record&gt;&lt;rec-number&gt;97&lt;/rec-number&gt;&lt;foreign-keys&gt;&lt;key app="EN" db-id="zr9vr0exlxrrp6ef09oxzswovze2aas2east" timestamp="1493609078"&gt;97&lt;/key&gt;&lt;/foreign-keys&gt;&lt;ref-type name="Journal Article"&gt;17&lt;/ref-type&gt;&lt;contributors&gt;&lt;authors&gt;&lt;author&gt;Getahun, H.&lt;/author&gt;&lt;author&gt;Gunneberg, C.&lt;/author&gt;&lt;author&gt;Granich, R.&lt;/author&gt;&lt;author&gt;Nunn, P.&lt;/author&gt;&lt;/authors&gt;&lt;/contributors&gt;&lt;auth-address&gt;Stop TB Department, World Health Organization, Geneva, Switzerland. getahunh@who.int&lt;/auth-address&gt;&lt;titles&gt;&lt;title&gt;HIV infection-associated tuberculosis: the epidemiology and the response&lt;/title&gt;&lt;secondary-title&gt;Clin Infect Dis&lt;/secondary-title&gt;&lt;/titles&gt;&lt;periodical&gt;&lt;full-title&gt;Clin Infect Dis&lt;/full-title&gt;&lt;/periodical&gt;&lt;pages&gt;S201-7&lt;/pages&gt;&lt;volume&gt;50 Suppl 3&lt;/volume&gt;&lt;keywords&gt;&lt;keyword&gt;AIDS-Related Opportunistic Infections/drug therapy/*epidemiology/*prevention &amp;amp;&lt;/keyword&gt;&lt;keyword&gt;control&lt;/keyword&gt;&lt;keyword&gt;Communicable Disease Control/*methods/*organization &amp;amp; administration&lt;/keyword&gt;&lt;keyword&gt;HIV Infections/*complications&lt;/keyword&gt;&lt;keyword&gt;Humans&lt;/keyword&gt;&lt;keyword&gt;Tuberculosis/diagnosis/drug therapy/*epidemiology/*prevention &amp;amp; control&lt;/keyword&gt;&lt;/keywords&gt;&lt;dates&gt;&lt;year&gt;2010&lt;/year&gt;&lt;pub-dates&gt;&lt;date&gt;May 15&lt;/date&gt;&lt;/pub-dates&gt;&lt;/dates&gt;&lt;isbn&gt;1537-6591 (Electronic)&amp;#xD;1058-4838 (Linking)&lt;/isbn&gt;&lt;accession-num&gt;20397949&lt;/accession-num&gt;&lt;urls&gt;&lt;related-urls&gt;&lt;url&gt;https://www.ncbi.nlm.nih.gov/pubmed/20397949&lt;/url&gt;&lt;/related-urls&gt;&lt;/urls&gt;&lt;electronic-resource-num&gt;10.1086/651492&lt;/electronic-resource-num&gt;&lt;/record&gt;&lt;/Cite&gt;&lt;/EndNote&gt;</w:instrText>
            </w:r>
            <w:r w:rsidR="00BE7FE9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667DF3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30]</w:t>
            </w:r>
            <w:r w:rsidR="00BE7FE9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250" w:type="dxa"/>
            <w:shd w:val="clear" w:color="auto" w:fill="auto"/>
            <w:noWrap/>
            <w:vAlign w:val="bottom"/>
            <w:hideMark/>
          </w:tcPr>
          <w:p w14:paraId="60469CEB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0,799.14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0FFEC24F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1,205.53</w:t>
            </w:r>
          </w:p>
        </w:tc>
        <w:tc>
          <w:tcPr>
            <w:tcW w:w="1250" w:type="dxa"/>
            <w:shd w:val="clear" w:color="auto" w:fill="auto"/>
            <w:vAlign w:val="bottom"/>
            <w:hideMark/>
          </w:tcPr>
          <w:p w14:paraId="3B71097F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100.00%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7A861AD6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0,799.37</w:t>
            </w:r>
          </w:p>
        </w:tc>
        <w:tc>
          <w:tcPr>
            <w:tcW w:w="1250" w:type="dxa"/>
            <w:shd w:val="clear" w:color="auto" w:fill="auto"/>
            <w:noWrap/>
            <w:vAlign w:val="bottom"/>
            <w:hideMark/>
          </w:tcPr>
          <w:p w14:paraId="05C06B72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1,205.76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41E6B6E0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100.00%</w:t>
            </w:r>
          </w:p>
        </w:tc>
      </w:tr>
      <w:tr w:rsidR="00533DC3" w:rsidRPr="00244AF3" w14:paraId="62D277F1" w14:textId="77777777" w:rsidTr="00863289">
        <w:trPr>
          <w:trHeight w:val="240"/>
        </w:trPr>
        <w:tc>
          <w:tcPr>
            <w:tcW w:w="6750" w:type="dxa"/>
            <w:shd w:val="clear" w:color="auto" w:fill="auto"/>
            <w:noWrap/>
            <w:vAlign w:val="bottom"/>
            <w:hideMark/>
          </w:tcPr>
          <w:p w14:paraId="3C006D06" w14:textId="77777777" w:rsidR="00642938" w:rsidRPr="00244AF3" w:rsidRDefault="00642938" w:rsidP="007956A6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Probability of having TB given patient is HIV-positive while non-incarcerated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77634B9A" w14:textId="19B85C8E" w:rsidR="00642938" w:rsidRPr="00244AF3" w:rsidRDefault="00642938" w:rsidP="00667DF3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0.16</w:t>
            </w:r>
            <w:r w:rsidR="008C576A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/>
            </w:r>
            <w:r w:rsidR="00667DF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&lt;EndNote&gt;&lt;Cite&gt;&lt;Author&gt;Golub&lt;/Author&gt;&lt;Year&gt;2008&lt;/Year&gt;&lt;RecNum&gt;29&lt;/RecNum&gt;&lt;DisplayText&gt;[29]&lt;/DisplayText&gt;&lt;record&gt;&lt;rec-number&gt;29&lt;/rec-number&gt;&lt;foreign-keys&gt;&lt;key app="EN" db-id="zr9vr0exlxrrp6ef09oxzswovze2aas2east" timestamp="1454378116"&gt;29&lt;/key&gt;&lt;/foreign-keys&gt;&lt;ref-type name="Journal Article"&gt;17&lt;/ref-type&gt;&lt;contributors&gt;&lt;authors&gt;&lt;author&gt;Golub, J. E.&lt;/author&gt;&lt;author&gt;Astemborski, J.&lt;/author&gt;&lt;author&gt;Ahmed, M.&lt;/author&gt;&lt;author&gt;Cronin, W.&lt;/author&gt;&lt;author&gt;Mehta, S. H.&lt;/author&gt;&lt;author&gt;Kirk, G. D.&lt;/author&gt;&lt;author&gt;Vlahov, D.&lt;/author&gt;&lt;author&gt;Chaisson, R. E.&lt;/author&gt;&lt;/authors&gt;&lt;/contributors&gt;&lt;auth-address&gt;Department of Medicine, Johns Hopkins University School of Medicine, Baltimore, MD 21231, USA. jgolub@jhmi.edu&lt;/auth-address&gt;&lt;titles&gt;&lt;title&gt;Long-term effectiveness of diagnosing and treating latent tuberculosis infection in a cohort of HIV-infected and at-risk injection drug users&lt;/title&gt;&lt;secondary-title&gt;J Acquir Immune Defic Syndr&lt;/secondary-title&gt;&lt;/titles&gt;&lt;periodical&gt;&lt;full-title&gt;J Acquir Immune Defic Syndr&lt;/full-title&gt;&lt;/periodical&gt;&lt;pages&gt;532-7&lt;/pages&gt;&lt;volume&gt;49&lt;/volume&gt;&lt;number&gt;5&lt;/number&gt;&lt;keywords&gt;&lt;keyword&gt;Adult&lt;/keyword&gt;&lt;keyword&gt;Antitubercular Agents/*therapeutic use&lt;/keyword&gt;&lt;keyword&gt;Cohort Studies&lt;/keyword&gt;&lt;keyword&gt;Female&lt;/keyword&gt;&lt;keyword&gt;HIV Infections/*complications&lt;/keyword&gt;&lt;keyword&gt;Humans&lt;/keyword&gt;&lt;keyword&gt;Incidence&lt;/keyword&gt;&lt;keyword&gt;Male&lt;/keyword&gt;&lt;keyword&gt;Substance Abuse, Intravenous/*complications&lt;/keyword&gt;&lt;keyword&gt;Time Factors&lt;/keyword&gt;&lt;keyword&gt;Treatment Outcome&lt;/keyword&gt;&lt;keyword&gt;Tuberculin Test&lt;/keyword&gt;&lt;keyword&gt;Tuberculosis, Pulmonary/diagnosis/*drug therapy/epidemiology/prevention &amp;amp; control&lt;/keyword&gt;&lt;/keywords&gt;&lt;dates&gt;&lt;year&gt;2008&lt;/year&gt;&lt;pub-dates&gt;&lt;date&gt;Dec 15&lt;/date&gt;&lt;/pub-dates&gt;&lt;/dates&gt;&lt;isbn&gt;1525-4135 (Print)&amp;#xD;1525-4135 (Linking)&lt;/isbn&gt;&lt;accession-num&gt;18989223&lt;/accession-num&gt;&lt;urls&gt;&lt;related-urls&gt;&lt;url&gt;http://www.ncbi.nlm.nih.gov/pubmed/18989223&lt;/url&gt;&lt;/related-urls&gt;&lt;/urls&gt;&lt;custom2&gt;PMC2637943&lt;/custom2&gt;&lt;electronic-resource-num&gt;10.1097/QAI.0b013e31818d5c1c&lt;/electronic-resource-num&gt;&lt;/record&gt;&lt;/Cite&gt;&lt;/EndNote&gt;</w:instrText>
            </w:r>
            <w:r w:rsidR="008C576A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667DF3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29]</w:t>
            </w:r>
            <w:r w:rsidR="008C576A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37585DA3" w14:textId="22169990" w:rsidR="00642938" w:rsidRPr="00244AF3" w:rsidRDefault="00642938" w:rsidP="00667DF3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0.16</w:t>
            </w:r>
            <w:r w:rsidR="008C576A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/>
            </w:r>
            <w:r w:rsidR="00667DF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&lt;EndNote&gt;&lt;Cite&gt;&lt;Author&gt;Golub&lt;/Author&gt;&lt;Year&gt;2008&lt;/Year&gt;&lt;RecNum&gt;29&lt;/RecNum&gt;&lt;DisplayText&gt;[29]&lt;/DisplayText&gt;&lt;record&gt;&lt;rec-number&gt;29&lt;/rec-number&gt;&lt;foreign-keys&gt;&lt;key app="EN" db-id="zr9vr0exlxrrp6ef09oxzswovze2aas2east" timestamp="1454378116"&gt;29&lt;/key&gt;&lt;/foreign-keys&gt;&lt;ref-type name="Journal Article"&gt;17&lt;/ref-type&gt;&lt;contributors&gt;&lt;authors&gt;&lt;author&gt;Golub, J. E.&lt;/author&gt;&lt;author&gt;Astemborski, J.&lt;/author&gt;&lt;author&gt;Ahmed, M.&lt;/author&gt;&lt;author&gt;Cronin, W.&lt;/author&gt;&lt;author&gt;Mehta, S. H.&lt;/author&gt;&lt;author&gt;Kirk, G. D.&lt;/author&gt;&lt;author&gt;Vlahov, D.&lt;/author&gt;&lt;author&gt;Chaisson, R. E.&lt;/author&gt;&lt;/authors&gt;&lt;/contributors&gt;&lt;auth-address&gt;Department of Medicine, Johns Hopkins University School of Medicine, Baltimore, MD 21231, USA. jgolub@jhmi.edu&lt;/auth-address&gt;&lt;titles&gt;&lt;title&gt;Long-term effectiveness of diagnosing and treating latent tuberculosis infection in a cohort of HIV-infected and at-risk injection drug users&lt;/title&gt;&lt;secondary-title&gt;J Acquir Immune Defic Syndr&lt;/secondary-title&gt;&lt;/titles&gt;&lt;periodical&gt;&lt;full-title&gt;J Acquir Immune Defic Syndr&lt;/full-title&gt;&lt;/periodical&gt;&lt;pages&gt;532-7&lt;/pages&gt;&lt;volume&gt;49&lt;/volume&gt;&lt;number&gt;5&lt;/number&gt;&lt;keywords&gt;&lt;keyword&gt;Adult&lt;/keyword&gt;&lt;keyword&gt;Antitubercular Agents/*therapeutic use&lt;/keyword&gt;&lt;keyword&gt;Cohort Studies&lt;/keyword&gt;&lt;keyword&gt;Female&lt;/keyword&gt;&lt;keyword&gt;HIV Infections/*complications&lt;/keyword&gt;&lt;keyword&gt;Humans&lt;/keyword&gt;&lt;keyword&gt;Incidence&lt;/keyword&gt;&lt;keyword&gt;Male&lt;/keyword&gt;&lt;keyword&gt;Substance Abuse, Intravenous/*complications&lt;/keyword&gt;&lt;keyword&gt;Time Factors&lt;/keyword&gt;&lt;keyword&gt;Treatment Outcome&lt;/keyword&gt;&lt;keyword&gt;Tuberculin Test&lt;/keyword&gt;&lt;keyword&gt;Tuberculosis, Pulmonary/diagnosis/*drug therapy/epidemiology/prevention &amp;amp; control&lt;/keyword&gt;&lt;/keywords&gt;&lt;dates&gt;&lt;year&gt;2008&lt;/year&gt;&lt;pub-dates&gt;&lt;date&gt;Dec 15&lt;/date&gt;&lt;/pub-dates&gt;&lt;/dates&gt;&lt;isbn&gt;1525-4135 (Print)&amp;#xD;1525-4135 (Linking)&lt;/isbn&gt;&lt;accession-num&gt;18989223&lt;/accession-num&gt;&lt;urls&gt;&lt;related-urls&gt;&lt;url&gt;http://www.ncbi.nlm.nih.gov/pubmed/18989223&lt;/url&gt;&lt;/related-urls&gt;&lt;/urls&gt;&lt;custom2&gt;PMC2637943&lt;/custom2&gt;&lt;electronic-resource-num&gt;10.1097/QAI.0b013e31818d5c1c&lt;/electronic-resource-num&gt;&lt;/record&gt;&lt;/Cite&gt;&lt;/EndNote&gt;</w:instrText>
            </w:r>
            <w:r w:rsidR="008C576A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667DF3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29]</w:t>
            </w:r>
            <w:r w:rsidR="008C576A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440" w:type="dxa"/>
            <w:shd w:val="clear" w:color="auto" w:fill="auto"/>
            <w:vAlign w:val="bottom"/>
            <w:hideMark/>
          </w:tcPr>
          <w:p w14:paraId="540D1872" w14:textId="70487A1B" w:rsidR="00642938" w:rsidRPr="00244AF3" w:rsidRDefault="00642938" w:rsidP="00667DF3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0.3</w:t>
            </w:r>
            <w:r w:rsidR="00015CC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begin"/>
            </w:r>
            <w:r w:rsidR="00667DF3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instrText xml:space="preserve"> ADDIN EN.CITE &lt;EndNote&gt;&lt;Cite&gt;&lt;Author&gt;Getahun&lt;/Author&gt;&lt;Year&gt;2010&lt;/Year&gt;&lt;RecNum&gt;97&lt;/RecNum&gt;&lt;DisplayText&gt;[30]&lt;/DisplayText&gt;&lt;record&gt;&lt;rec-number&gt;97&lt;/rec-number&gt;&lt;foreign-keys&gt;&lt;key app="EN" db-id="zr9vr0exlxrrp6ef09oxzswovze2aas2east" timestamp="1493609078"&gt;97&lt;/key&gt;&lt;/foreign-keys&gt;&lt;ref-type name="Journal Article"&gt;17&lt;/ref-type&gt;&lt;contributors&gt;&lt;authors&gt;&lt;author&gt;Getahun, H.&lt;/author&gt;&lt;author&gt;Gunneberg, C.&lt;/author&gt;&lt;author&gt;Granich, R.&lt;/author&gt;&lt;author&gt;Nunn, P.&lt;/author&gt;&lt;/authors&gt;&lt;/contributors&gt;&lt;auth-address&gt;Stop TB Department, World Health Organization, Geneva, Switzerland. getahunh@who.int&lt;/auth-address&gt;&lt;titles&gt;&lt;title&gt;HIV infection-associated tuberculosis: the epidemiology and the response&lt;/title&gt;&lt;secondary-title&gt;Clin Infect Dis&lt;/secondary-title&gt;&lt;/titles&gt;&lt;periodical&gt;&lt;full-title&gt;Clin Infect Dis&lt;/full-title&gt;&lt;/periodical&gt;&lt;pages&gt;S201-7&lt;/pages&gt;&lt;volume&gt;50 Suppl 3&lt;/volume&gt;&lt;keywords&gt;&lt;keyword&gt;AIDS-Related Opportunistic Infections/drug therapy/*epidemiology/*prevention &amp;amp;&lt;/keyword&gt;&lt;keyword&gt;control&lt;/keyword&gt;&lt;keyword&gt;Communicable Disease Control/*methods/*organization &amp;amp; administration&lt;/keyword&gt;&lt;keyword&gt;HIV Infections/*complications&lt;/keyword&gt;&lt;keyword&gt;Humans&lt;/keyword&gt;&lt;keyword&gt;Tuberculosis/diagnosis/drug therapy/*epidemiology/*prevention &amp;amp; control&lt;/keyword&gt;&lt;/keywords&gt;&lt;dates&gt;&lt;year&gt;2010&lt;/year&gt;&lt;pub-dates&gt;&lt;date&gt;May 15&lt;/date&gt;&lt;/pub-dates&gt;&lt;/dates&gt;&lt;isbn&gt;1537-6591 (Electronic)&amp;#xD;1058-4838 (Linking)&lt;/isbn&gt;&lt;accession-num&gt;20397949&lt;/accession-num&gt;&lt;urls&gt;&lt;related-urls&gt;&lt;url&gt;https://www.ncbi.nlm.nih.gov/pubmed/20397949&lt;/url&gt;&lt;/related-urls&gt;&lt;/urls&gt;&lt;electronic-resource-num&gt;10.1086/651492&lt;/electronic-resource-num&gt;&lt;/record&gt;&lt;/Cite&gt;&lt;/EndNote&gt;</w:instrText>
            </w:r>
            <w:r w:rsidR="00015CC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separate"/>
            </w:r>
            <w:r w:rsidR="00667DF3" w:rsidRPr="00244AF3"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t>[30]</w:t>
            </w:r>
            <w:r w:rsidR="00015CC5"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250" w:type="dxa"/>
            <w:shd w:val="clear" w:color="auto" w:fill="auto"/>
            <w:noWrap/>
            <w:vAlign w:val="bottom"/>
            <w:hideMark/>
          </w:tcPr>
          <w:p w14:paraId="156FAC47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0,799.14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7830D19E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1,205.53</w:t>
            </w:r>
          </w:p>
        </w:tc>
        <w:tc>
          <w:tcPr>
            <w:tcW w:w="1250" w:type="dxa"/>
            <w:shd w:val="clear" w:color="auto" w:fill="auto"/>
            <w:vAlign w:val="bottom"/>
            <w:hideMark/>
          </w:tcPr>
          <w:p w14:paraId="03E69296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100.00%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3F924575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0,799.36</w:t>
            </w:r>
          </w:p>
        </w:tc>
        <w:tc>
          <w:tcPr>
            <w:tcW w:w="1250" w:type="dxa"/>
            <w:shd w:val="clear" w:color="auto" w:fill="auto"/>
            <w:noWrap/>
            <w:vAlign w:val="bottom"/>
            <w:hideMark/>
          </w:tcPr>
          <w:p w14:paraId="697F5F7C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$51,205.75</w:t>
            </w:r>
          </w:p>
        </w:tc>
        <w:tc>
          <w:tcPr>
            <w:tcW w:w="1251" w:type="dxa"/>
            <w:shd w:val="clear" w:color="auto" w:fill="auto"/>
            <w:noWrap/>
            <w:vAlign w:val="bottom"/>
            <w:hideMark/>
          </w:tcPr>
          <w:p w14:paraId="567F0AE9" w14:textId="77777777" w:rsidR="00642938" w:rsidRPr="00244AF3" w:rsidRDefault="00642938" w:rsidP="007956A6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244AF3">
              <w:rPr>
                <w:rFonts w:ascii="Times New Roman" w:eastAsia="Times New Roman" w:hAnsi="Times New Roman" w:cs="Times New Roman"/>
                <w:sz w:val="18"/>
                <w:szCs w:val="18"/>
              </w:rPr>
              <w:t>100.00%</w:t>
            </w:r>
          </w:p>
        </w:tc>
      </w:tr>
    </w:tbl>
    <w:p w14:paraId="3F503696" w14:textId="0BD19617" w:rsidR="00642938" w:rsidRPr="00244AF3" w:rsidRDefault="00833574" w:rsidP="00642938">
      <w:pPr>
        <w:contextualSpacing/>
        <w:rPr>
          <w:rFonts w:ascii="Times New Roman" w:hAnsi="Times New Roman" w:cs="Times New Roman"/>
          <w:sz w:val="24"/>
          <w:szCs w:val="24"/>
        </w:rPr>
        <w:sectPr w:rsidR="00642938" w:rsidRPr="00244AF3" w:rsidSect="007956A6">
          <w:pgSz w:w="20160" w:h="12240" w:orient="landscape"/>
          <w:pgMar w:top="720" w:right="720" w:bottom="720" w:left="720" w:header="720" w:footer="720" w:gutter="0"/>
          <w:cols w:space="720"/>
          <w:docGrid w:linePitch="360"/>
        </w:sectPr>
      </w:pPr>
      <w:r w:rsidRPr="00244AF3">
        <w:rPr>
          <w:rFonts w:ascii="Times New Roman" w:hAnsi="Times New Roman" w:cs="Times New Roman"/>
          <w:sz w:val="24"/>
          <w:szCs w:val="24"/>
          <w:vertAlign w:val="superscript"/>
        </w:rPr>
        <w:t>^</w:t>
      </w:r>
      <w:r w:rsidRPr="00244AF3">
        <w:rPr>
          <w:rFonts w:ascii="Times New Roman" w:hAnsi="Times New Roman" w:cs="Times New Roman"/>
          <w:sz w:val="24"/>
          <w:szCs w:val="24"/>
        </w:rPr>
        <w:t>Assumption</w:t>
      </w:r>
    </w:p>
    <w:p w14:paraId="08850188" w14:textId="4CE66CBB" w:rsidR="001D4C90" w:rsidRPr="00244AF3" w:rsidRDefault="008C6D56">
      <w:pPr>
        <w:rPr>
          <w:rFonts w:ascii="Times New Roman" w:hAnsi="Times New Roman" w:cs="Times New Roman"/>
        </w:rPr>
      </w:pPr>
      <w:r w:rsidRPr="00244AF3">
        <w:rPr>
          <w:rFonts w:ascii="Times New Roman" w:hAnsi="Times New Roman" w:cs="Times New Roman"/>
        </w:rPr>
        <w:lastRenderedPageBreak/>
        <w:t>References</w:t>
      </w:r>
      <w:bookmarkStart w:id="0" w:name="_GoBack"/>
      <w:bookmarkEnd w:id="0"/>
    </w:p>
    <w:p w14:paraId="77D40FB4" w14:textId="77777777" w:rsidR="00667DF3" w:rsidRPr="00244AF3" w:rsidRDefault="001D4C90" w:rsidP="00667DF3">
      <w:pPr>
        <w:pStyle w:val="EndNoteBibliography"/>
        <w:spacing w:after="0"/>
        <w:rPr>
          <w:rFonts w:ascii="Times New Roman" w:hAnsi="Times New Roman" w:cs="Times New Roman"/>
          <w:noProof/>
        </w:rPr>
      </w:pPr>
      <w:r w:rsidRPr="00244AF3">
        <w:rPr>
          <w:rFonts w:ascii="Times New Roman" w:hAnsi="Times New Roman" w:cs="Times New Roman"/>
        </w:rPr>
        <w:fldChar w:fldCharType="begin"/>
      </w:r>
      <w:r w:rsidRPr="00244AF3">
        <w:rPr>
          <w:rFonts w:ascii="Times New Roman" w:hAnsi="Times New Roman" w:cs="Times New Roman"/>
        </w:rPr>
        <w:instrText xml:space="preserve"> ADDIN EN.REFLIST </w:instrText>
      </w:r>
      <w:r w:rsidRPr="00244AF3">
        <w:rPr>
          <w:rFonts w:ascii="Times New Roman" w:hAnsi="Times New Roman" w:cs="Times New Roman"/>
        </w:rPr>
        <w:fldChar w:fldCharType="separate"/>
      </w:r>
      <w:r w:rsidR="00667DF3" w:rsidRPr="00244AF3">
        <w:rPr>
          <w:rFonts w:ascii="Times New Roman" w:hAnsi="Times New Roman" w:cs="Times New Roman"/>
          <w:noProof/>
        </w:rPr>
        <w:t>1.</w:t>
      </w:r>
      <w:r w:rsidR="00667DF3" w:rsidRPr="00244AF3">
        <w:rPr>
          <w:rFonts w:ascii="Times New Roman" w:hAnsi="Times New Roman" w:cs="Times New Roman"/>
          <w:noProof/>
        </w:rPr>
        <w:tab/>
        <w:t>Boutwell AE, Nijhawan A, Zaller N, Rich JD. Arrested on heroin: a national opportunity. J Opioid Manag. 2007;3(6):328-32. PubMed PMID: 18290584.</w:t>
      </w:r>
    </w:p>
    <w:p w14:paraId="44366439" w14:textId="0AD2B342" w:rsidR="00667DF3" w:rsidRPr="00244AF3" w:rsidRDefault="00667DF3" w:rsidP="00667DF3">
      <w:pPr>
        <w:pStyle w:val="EndNoteBibliography"/>
        <w:spacing w:after="0"/>
        <w:rPr>
          <w:rFonts w:ascii="Times New Roman" w:hAnsi="Times New Roman" w:cs="Times New Roman"/>
          <w:noProof/>
        </w:rPr>
      </w:pPr>
      <w:r w:rsidRPr="00244AF3">
        <w:rPr>
          <w:rFonts w:ascii="Times New Roman" w:hAnsi="Times New Roman" w:cs="Times New Roman"/>
          <w:noProof/>
        </w:rPr>
        <w:t>2.</w:t>
      </w:r>
      <w:r w:rsidRPr="00244AF3">
        <w:rPr>
          <w:rFonts w:ascii="Times New Roman" w:hAnsi="Times New Roman" w:cs="Times New Roman"/>
          <w:noProof/>
        </w:rPr>
        <w:tab/>
        <w:t xml:space="preserve">Center for Behavioral Health Statistics and Quality. Key substance use and mental health indicators in the United States: Results from the 2015 National Survey on Drug Use and Health (HHS Publication No. SMA 16-4984, NSDUH Series H-51). 2016 [cited 2016 October 15]. Available from: </w:t>
      </w:r>
      <w:hyperlink r:id="rId4" w:history="1">
        <w:r w:rsidRPr="00244AF3">
          <w:rPr>
            <w:rStyle w:val="Hyperlink"/>
            <w:rFonts w:ascii="Times New Roman" w:hAnsi="Times New Roman" w:cs="Times New Roman"/>
            <w:noProof/>
          </w:rPr>
          <w:t>http://www.samhsa.gov/data/</w:t>
        </w:r>
      </w:hyperlink>
      <w:r w:rsidRPr="00244AF3">
        <w:rPr>
          <w:rFonts w:ascii="Times New Roman" w:hAnsi="Times New Roman" w:cs="Times New Roman"/>
          <w:noProof/>
        </w:rPr>
        <w:t>.</w:t>
      </w:r>
    </w:p>
    <w:p w14:paraId="70A3D5D1" w14:textId="51CBACE3" w:rsidR="00667DF3" w:rsidRPr="00244AF3" w:rsidRDefault="00667DF3" w:rsidP="00667DF3">
      <w:pPr>
        <w:pStyle w:val="EndNoteBibliography"/>
        <w:spacing w:after="0"/>
        <w:rPr>
          <w:rFonts w:ascii="Times New Roman" w:hAnsi="Times New Roman" w:cs="Times New Roman"/>
          <w:noProof/>
        </w:rPr>
      </w:pPr>
      <w:r w:rsidRPr="00244AF3">
        <w:rPr>
          <w:rFonts w:ascii="Times New Roman" w:hAnsi="Times New Roman" w:cs="Times New Roman"/>
          <w:noProof/>
        </w:rPr>
        <w:t>3.</w:t>
      </w:r>
      <w:r w:rsidRPr="00244AF3">
        <w:rPr>
          <w:rFonts w:ascii="Times New Roman" w:hAnsi="Times New Roman" w:cs="Times New Roman"/>
          <w:noProof/>
        </w:rPr>
        <w:tab/>
        <w:t xml:space="preserve">Kilmer B ES, Caulkins JP,  et al. What America's Users Spend on Illicit Drugs: 2000 through 2010 2014 [cited 2016 July 29]. Available from: </w:t>
      </w:r>
      <w:hyperlink r:id="rId5" w:history="1">
        <w:r w:rsidRPr="00244AF3">
          <w:rPr>
            <w:rStyle w:val="Hyperlink"/>
            <w:rFonts w:ascii="Times New Roman" w:hAnsi="Times New Roman" w:cs="Times New Roman"/>
            <w:noProof/>
          </w:rPr>
          <w:t>http://www.rand.org/pubs/research_reports/RR534.html</w:t>
        </w:r>
      </w:hyperlink>
      <w:r w:rsidRPr="00244AF3">
        <w:rPr>
          <w:rFonts w:ascii="Times New Roman" w:hAnsi="Times New Roman" w:cs="Times New Roman"/>
          <w:noProof/>
        </w:rPr>
        <w:t>.</w:t>
      </w:r>
    </w:p>
    <w:p w14:paraId="10806EA8" w14:textId="77777777" w:rsidR="00667DF3" w:rsidRPr="00244AF3" w:rsidRDefault="00667DF3" w:rsidP="00667DF3">
      <w:pPr>
        <w:pStyle w:val="EndNoteBibliography"/>
        <w:spacing w:after="0"/>
        <w:rPr>
          <w:rFonts w:ascii="Times New Roman" w:hAnsi="Times New Roman" w:cs="Times New Roman"/>
          <w:noProof/>
        </w:rPr>
      </w:pPr>
      <w:r w:rsidRPr="00244AF3">
        <w:rPr>
          <w:rFonts w:ascii="Times New Roman" w:hAnsi="Times New Roman" w:cs="Times New Roman"/>
          <w:noProof/>
        </w:rPr>
        <w:t>4.</w:t>
      </w:r>
      <w:r w:rsidRPr="00244AF3">
        <w:rPr>
          <w:rFonts w:ascii="Times New Roman" w:hAnsi="Times New Roman" w:cs="Times New Roman"/>
          <w:noProof/>
        </w:rPr>
        <w:tab/>
        <w:t>Younossi ZMP, Haesuk; Gordon, Stuart C. ; Ferguson;John R.; Ahmed, Aijaz; Dieterich, Douglas; Saab, Sammy. Real-World Outcomes of Ledipasvir/Sofosbuvir in Treatment-Naïve Patients With Hepatitis C Am J Manag Care. 2016.</w:t>
      </w:r>
    </w:p>
    <w:p w14:paraId="11D2DDED" w14:textId="77777777" w:rsidR="00667DF3" w:rsidRPr="00244AF3" w:rsidRDefault="00667DF3" w:rsidP="00667DF3">
      <w:pPr>
        <w:pStyle w:val="EndNoteBibliography"/>
        <w:spacing w:after="0"/>
        <w:rPr>
          <w:rFonts w:ascii="Times New Roman" w:hAnsi="Times New Roman" w:cs="Times New Roman"/>
          <w:noProof/>
        </w:rPr>
      </w:pPr>
      <w:r w:rsidRPr="00244AF3">
        <w:rPr>
          <w:rFonts w:ascii="Times New Roman" w:hAnsi="Times New Roman" w:cs="Times New Roman"/>
          <w:noProof/>
        </w:rPr>
        <w:t>5.</w:t>
      </w:r>
      <w:r w:rsidRPr="00244AF3">
        <w:rPr>
          <w:rFonts w:ascii="Times New Roman" w:hAnsi="Times New Roman" w:cs="Times New Roman"/>
          <w:noProof/>
        </w:rPr>
        <w:tab/>
        <w:t>Solomon M, Bonafede M, Pan K, Wilson K, Beam C, Chakravarti P, et al. Direct medical care costs among pegylated interferon plus ribavirin-treated and untreated chronic hepatitis C patients. Dig Dis Sci. 2011;56(10):3024-31. doi: 10.1007/s10620-011-1802-z. PubMed PMID: 21717127.</w:t>
      </w:r>
    </w:p>
    <w:p w14:paraId="5D7C5AFE" w14:textId="3CE8F965" w:rsidR="00667DF3" w:rsidRPr="00244AF3" w:rsidRDefault="00667DF3" w:rsidP="00667DF3">
      <w:pPr>
        <w:pStyle w:val="EndNoteBibliography"/>
        <w:spacing w:after="0"/>
        <w:rPr>
          <w:rFonts w:ascii="Times New Roman" w:hAnsi="Times New Roman" w:cs="Times New Roman"/>
          <w:noProof/>
        </w:rPr>
      </w:pPr>
      <w:r w:rsidRPr="00244AF3">
        <w:rPr>
          <w:rFonts w:ascii="Times New Roman" w:hAnsi="Times New Roman" w:cs="Times New Roman"/>
          <w:noProof/>
        </w:rPr>
        <w:t>6.</w:t>
      </w:r>
      <w:r w:rsidRPr="00244AF3">
        <w:rPr>
          <w:rFonts w:ascii="Times New Roman" w:hAnsi="Times New Roman" w:cs="Times New Roman"/>
          <w:noProof/>
        </w:rPr>
        <w:tab/>
        <w:t xml:space="preserve">Samuels J, CE. Annual Determination of Average Cost of Incarceration 2015 [cited 2016 July 27]. Available from: </w:t>
      </w:r>
      <w:hyperlink r:id="rId6" w:history="1">
        <w:r w:rsidRPr="00244AF3">
          <w:rPr>
            <w:rStyle w:val="Hyperlink"/>
            <w:rFonts w:ascii="Times New Roman" w:hAnsi="Times New Roman" w:cs="Times New Roman"/>
            <w:noProof/>
          </w:rPr>
          <w:t>https://www.federalregister.gov/articles/2015/03/09/2015-05437/annual-determination-of-average-cost-of-incarceration</w:t>
        </w:r>
      </w:hyperlink>
      <w:r w:rsidRPr="00244AF3">
        <w:rPr>
          <w:rFonts w:ascii="Times New Roman" w:hAnsi="Times New Roman" w:cs="Times New Roman"/>
          <w:noProof/>
        </w:rPr>
        <w:t>.</w:t>
      </w:r>
    </w:p>
    <w:p w14:paraId="517FB608" w14:textId="14B77631" w:rsidR="00667DF3" w:rsidRPr="00244AF3" w:rsidRDefault="00667DF3" w:rsidP="00667DF3">
      <w:pPr>
        <w:pStyle w:val="EndNoteBibliography"/>
        <w:spacing w:after="0"/>
        <w:rPr>
          <w:rFonts w:ascii="Times New Roman" w:hAnsi="Times New Roman" w:cs="Times New Roman"/>
          <w:noProof/>
        </w:rPr>
      </w:pPr>
      <w:r w:rsidRPr="00244AF3">
        <w:rPr>
          <w:rFonts w:ascii="Times New Roman" w:hAnsi="Times New Roman" w:cs="Times New Roman"/>
          <w:noProof/>
        </w:rPr>
        <w:t>7.</w:t>
      </w:r>
      <w:r w:rsidRPr="00244AF3">
        <w:rPr>
          <w:rFonts w:ascii="Times New Roman" w:hAnsi="Times New Roman" w:cs="Times New Roman"/>
          <w:noProof/>
        </w:rPr>
        <w:tab/>
        <w:t xml:space="preserve">Henrichson CD, R. The Price of Prisons: What Incarceration Costs Taxpayers. New York: Vera Institute of Justice; 2012 [updated July 20, 2012; cited 2016 October 16]. Available from: </w:t>
      </w:r>
      <w:hyperlink r:id="rId7" w:history="1">
        <w:r w:rsidRPr="00244AF3">
          <w:rPr>
            <w:rStyle w:val="Hyperlink"/>
            <w:rFonts w:ascii="Times New Roman" w:hAnsi="Times New Roman" w:cs="Times New Roman"/>
            <w:noProof/>
          </w:rPr>
          <w:t>http://archive.vera.org/sites/default/files/resources/downloads/price-of-prisons-updated-version-021914.pdf</w:t>
        </w:r>
      </w:hyperlink>
      <w:r w:rsidRPr="00244AF3">
        <w:rPr>
          <w:rFonts w:ascii="Times New Roman" w:hAnsi="Times New Roman" w:cs="Times New Roman"/>
          <w:noProof/>
        </w:rPr>
        <w:t>.</w:t>
      </w:r>
    </w:p>
    <w:p w14:paraId="1404ADC1" w14:textId="48DB0ECD" w:rsidR="00667DF3" w:rsidRPr="00244AF3" w:rsidRDefault="00667DF3" w:rsidP="00667DF3">
      <w:pPr>
        <w:pStyle w:val="EndNoteBibliography"/>
        <w:spacing w:after="0"/>
        <w:rPr>
          <w:rFonts w:ascii="Times New Roman" w:hAnsi="Times New Roman" w:cs="Times New Roman"/>
          <w:noProof/>
        </w:rPr>
      </w:pPr>
      <w:r w:rsidRPr="00244AF3">
        <w:rPr>
          <w:rFonts w:ascii="Times New Roman" w:hAnsi="Times New Roman" w:cs="Times New Roman"/>
          <w:noProof/>
        </w:rPr>
        <w:t>8.</w:t>
      </w:r>
      <w:r w:rsidRPr="00244AF3">
        <w:rPr>
          <w:rFonts w:ascii="Times New Roman" w:hAnsi="Times New Roman" w:cs="Times New Roman"/>
          <w:noProof/>
        </w:rPr>
        <w:tab/>
        <w:t xml:space="preserve">Social Security Administration. Measures Of Central Tendency For Wage Data - Average and Median Amounts of Net Compensation  [cited 2016 July 18]. Available from: </w:t>
      </w:r>
      <w:hyperlink r:id="rId8" w:history="1">
        <w:r w:rsidRPr="00244AF3">
          <w:rPr>
            <w:rStyle w:val="Hyperlink"/>
            <w:rFonts w:ascii="Times New Roman" w:hAnsi="Times New Roman" w:cs="Times New Roman"/>
            <w:noProof/>
          </w:rPr>
          <w:t>https://www.ssa.gov/oact/cola/central.html</w:t>
        </w:r>
      </w:hyperlink>
      <w:r w:rsidRPr="00244AF3">
        <w:rPr>
          <w:rFonts w:ascii="Times New Roman" w:hAnsi="Times New Roman" w:cs="Times New Roman"/>
          <w:noProof/>
        </w:rPr>
        <w:t>.</w:t>
      </w:r>
    </w:p>
    <w:p w14:paraId="4B9596EE" w14:textId="612F3ACA" w:rsidR="00667DF3" w:rsidRPr="00244AF3" w:rsidRDefault="00667DF3" w:rsidP="00667DF3">
      <w:pPr>
        <w:pStyle w:val="EndNoteBibliography"/>
        <w:spacing w:after="0"/>
        <w:rPr>
          <w:rFonts w:ascii="Times New Roman" w:hAnsi="Times New Roman" w:cs="Times New Roman"/>
          <w:noProof/>
        </w:rPr>
      </w:pPr>
      <w:r w:rsidRPr="00244AF3">
        <w:rPr>
          <w:rFonts w:ascii="Times New Roman" w:hAnsi="Times New Roman" w:cs="Times New Roman"/>
          <w:noProof/>
        </w:rPr>
        <w:t>9.</w:t>
      </w:r>
      <w:r w:rsidRPr="00244AF3">
        <w:rPr>
          <w:rFonts w:ascii="Times New Roman" w:hAnsi="Times New Roman" w:cs="Times New Roman"/>
          <w:noProof/>
        </w:rPr>
        <w:tab/>
        <w:t xml:space="preserve">US Department of Justice and National Drug Intelligence Center. The Economic Impact of Illicit Drug Use on American Society 2011 [cited 2016 January 29]. Available from: </w:t>
      </w:r>
      <w:hyperlink r:id="rId9" w:history="1">
        <w:r w:rsidRPr="00244AF3">
          <w:rPr>
            <w:rStyle w:val="Hyperlink"/>
            <w:rFonts w:ascii="Times New Roman" w:hAnsi="Times New Roman" w:cs="Times New Roman"/>
            <w:noProof/>
          </w:rPr>
          <w:t>http://www.justice.gov/archive/ndic/pubs44/44731/44731p.pdf</w:t>
        </w:r>
      </w:hyperlink>
      <w:r w:rsidRPr="00244AF3">
        <w:rPr>
          <w:rFonts w:ascii="Times New Roman" w:hAnsi="Times New Roman" w:cs="Times New Roman"/>
          <w:noProof/>
        </w:rPr>
        <w:t>.</w:t>
      </w:r>
    </w:p>
    <w:p w14:paraId="06C221B6" w14:textId="77777777" w:rsidR="00667DF3" w:rsidRPr="00244AF3" w:rsidRDefault="00667DF3" w:rsidP="00667DF3">
      <w:pPr>
        <w:pStyle w:val="EndNoteBibliography"/>
        <w:spacing w:after="0"/>
        <w:rPr>
          <w:rFonts w:ascii="Times New Roman" w:hAnsi="Times New Roman" w:cs="Times New Roman"/>
          <w:noProof/>
        </w:rPr>
      </w:pPr>
      <w:r w:rsidRPr="00244AF3">
        <w:rPr>
          <w:rFonts w:ascii="Times New Roman" w:hAnsi="Times New Roman" w:cs="Times New Roman"/>
          <w:noProof/>
        </w:rPr>
        <w:t>10.</w:t>
      </w:r>
      <w:r w:rsidRPr="00244AF3">
        <w:rPr>
          <w:rFonts w:ascii="Times New Roman" w:hAnsi="Times New Roman" w:cs="Times New Roman"/>
          <w:noProof/>
        </w:rPr>
        <w:tab/>
        <w:t>Gebo KA, Fleishman JA, Conviser R, Hellinger J, Hellinger FJ, Josephs JS, et al. Contemporary costs of HIV healthcare in the HAART era. AIDS. 2010;24(17):2705-15. doi: 10.1097/QAD.0b013e32833f3c14. PubMed PMID: 20859193; PubMed Central PMCID: PMCPMC3551268.</w:t>
      </w:r>
    </w:p>
    <w:p w14:paraId="46D6E80B" w14:textId="77777777" w:rsidR="00667DF3" w:rsidRPr="00244AF3" w:rsidRDefault="00667DF3" w:rsidP="00667DF3">
      <w:pPr>
        <w:pStyle w:val="EndNoteBibliography"/>
        <w:spacing w:after="0"/>
        <w:rPr>
          <w:rFonts w:ascii="Times New Roman" w:hAnsi="Times New Roman" w:cs="Times New Roman"/>
          <w:noProof/>
        </w:rPr>
      </w:pPr>
      <w:r w:rsidRPr="00244AF3">
        <w:rPr>
          <w:rFonts w:ascii="Times New Roman" w:hAnsi="Times New Roman" w:cs="Times New Roman"/>
          <w:noProof/>
        </w:rPr>
        <w:t>11.</w:t>
      </w:r>
      <w:r w:rsidRPr="00244AF3">
        <w:rPr>
          <w:rFonts w:ascii="Times New Roman" w:hAnsi="Times New Roman" w:cs="Times New Roman"/>
          <w:noProof/>
        </w:rPr>
        <w:tab/>
        <w:t>Schackman BR, Fleishman JA, Su AE, Berkowitz BK, Moore RD, Walensky RP, et al. The lifetime medical cost savings from preventing HIV in the United States. Med Care. 2015;53(4):293-301. doi: 10.1097/MLR.0000000000000308. PubMed PMID: 25710311; PubMed Central PMCID: PMCPMC4359630.</w:t>
      </w:r>
    </w:p>
    <w:p w14:paraId="3CC3BA00" w14:textId="77777777" w:rsidR="00667DF3" w:rsidRPr="00244AF3" w:rsidRDefault="00667DF3" w:rsidP="00667DF3">
      <w:pPr>
        <w:pStyle w:val="EndNoteBibliography"/>
        <w:spacing w:after="0"/>
        <w:rPr>
          <w:rFonts w:ascii="Times New Roman" w:hAnsi="Times New Roman" w:cs="Times New Roman"/>
          <w:noProof/>
        </w:rPr>
      </w:pPr>
      <w:r w:rsidRPr="00244AF3">
        <w:rPr>
          <w:rFonts w:ascii="Times New Roman" w:hAnsi="Times New Roman" w:cs="Times New Roman"/>
          <w:noProof/>
        </w:rPr>
        <w:t>12.</w:t>
      </w:r>
      <w:r w:rsidRPr="00244AF3">
        <w:rPr>
          <w:rFonts w:ascii="Times New Roman" w:hAnsi="Times New Roman" w:cs="Times New Roman"/>
          <w:noProof/>
        </w:rPr>
        <w:tab/>
        <w:t>Spiller MW, Broz D, Wejnert C, Nerlander L, Paz-Bailey G, Centers for Disease C, et al. HIV infection and HIV-associated behaviors among persons who inject drugs--20 cities, United States, 2012. MMWR Morb Mortal Wkly Rep. 2015;64(10):270-5. PubMed PMID: 25789742.</w:t>
      </w:r>
    </w:p>
    <w:p w14:paraId="3F9418FC" w14:textId="77777777" w:rsidR="00667DF3" w:rsidRPr="00244AF3" w:rsidRDefault="00667DF3" w:rsidP="00667DF3">
      <w:pPr>
        <w:pStyle w:val="EndNoteBibliography"/>
        <w:spacing w:after="0"/>
        <w:rPr>
          <w:rFonts w:ascii="Times New Roman" w:hAnsi="Times New Roman" w:cs="Times New Roman"/>
          <w:noProof/>
        </w:rPr>
      </w:pPr>
      <w:r w:rsidRPr="00244AF3">
        <w:rPr>
          <w:rFonts w:ascii="Times New Roman" w:hAnsi="Times New Roman" w:cs="Times New Roman"/>
          <w:noProof/>
        </w:rPr>
        <w:t>13.</w:t>
      </w:r>
      <w:r w:rsidRPr="00244AF3">
        <w:rPr>
          <w:rFonts w:ascii="Times New Roman" w:hAnsi="Times New Roman" w:cs="Times New Roman"/>
          <w:noProof/>
        </w:rPr>
        <w:tab/>
        <w:t>Mathers BM, Degenhardt L, Phillips B, Wiessing L, Hickman M, Strathdee SA, et al. Global epidemiology of injecting drug use and HIV among people who inject drugs: a systematic review. Lancet. 2008;372(9651):1733-45. doi: 10.1016/S0140-6736(08)61311-2. PubMed PMID: 18817968.</w:t>
      </w:r>
    </w:p>
    <w:p w14:paraId="4C8CA41F" w14:textId="6B5E9496" w:rsidR="00667DF3" w:rsidRPr="00244AF3" w:rsidRDefault="00667DF3" w:rsidP="00667DF3">
      <w:pPr>
        <w:pStyle w:val="EndNoteBibliography"/>
        <w:spacing w:after="0"/>
        <w:rPr>
          <w:rFonts w:ascii="Times New Roman" w:hAnsi="Times New Roman" w:cs="Times New Roman"/>
          <w:noProof/>
        </w:rPr>
      </w:pPr>
      <w:r w:rsidRPr="00244AF3">
        <w:rPr>
          <w:rFonts w:ascii="Times New Roman" w:hAnsi="Times New Roman" w:cs="Times New Roman"/>
          <w:noProof/>
        </w:rPr>
        <w:t>14.</w:t>
      </w:r>
      <w:r w:rsidRPr="00244AF3">
        <w:rPr>
          <w:rFonts w:ascii="Times New Roman" w:hAnsi="Times New Roman" w:cs="Times New Roman"/>
          <w:noProof/>
        </w:rPr>
        <w:tab/>
        <w:t xml:space="preserve">National Institute on Drug Abuse. DrugFacts: Nationwide Trends  [updated June 2015; cited 2016 Feburary 1]. Available from: </w:t>
      </w:r>
      <w:hyperlink r:id="rId10" w:history="1">
        <w:r w:rsidRPr="00244AF3">
          <w:rPr>
            <w:rStyle w:val="Hyperlink"/>
            <w:rFonts w:ascii="Times New Roman" w:hAnsi="Times New Roman" w:cs="Times New Roman"/>
            <w:noProof/>
          </w:rPr>
          <w:t>http://www.drugabuse.gov/publications/drugfacts/nationwide-trends</w:t>
        </w:r>
      </w:hyperlink>
      <w:r w:rsidRPr="00244AF3">
        <w:rPr>
          <w:rFonts w:ascii="Times New Roman" w:hAnsi="Times New Roman" w:cs="Times New Roman"/>
          <w:noProof/>
        </w:rPr>
        <w:t>.</w:t>
      </w:r>
    </w:p>
    <w:p w14:paraId="6C6D6CD2" w14:textId="77777777" w:rsidR="00667DF3" w:rsidRPr="00244AF3" w:rsidRDefault="00667DF3" w:rsidP="00667DF3">
      <w:pPr>
        <w:pStyle w:val="EndNoteBibliography"/>
        <w:spacing w:after="0"/>
        <w:rPr>
          <w:rFonts w:ascii="Times New Roman" w:hAnsi="Times New Roman" w:cs="Times New Roman"/>
          <w:noProof/>
        </w:rPr>
      </w:pPr>
      <w:r w:rsidRPr="00244AF3">
        <w:rPr>
          <w:rFonts w:ascii="Times New Roman" w:hAnsi="Times New Roman" w:cs="Times New Roman"/>
          <w:noProof/>
        </w:rPr>
        <w:t>15.</w:t>
      </w:r>
      <w:r w:rsidRPr="00244AF3">
        <w:rPr>
          <w:rFonts w:ascii="Times New Roman" w:hAnsi="Times New Roman" w:cs="Times New Roman"/>
          <w:noProof/>
        </w:rPr>
        <w:tab/>
        <w:t>Saloner B, Karthikeyan S. Changes in Substance Abuse Treatment Use Among Individuals With Opioid Use Disorders in the United States, 2004-2013. JAMA. 2015;314(14):1515-7. doi: 10.1001/jama.2015.10345. PubMed PMID: 26462001.</w:t>
      </w:r>
    </w:p>
    <w:p w14:paraId="5A8C8D23" w14:textId="77777777" w:rsidR="00667DF3" w:rsidRPr="00244AF3" w:rsidRDefault="00667DF3" w:rsidP="00667DF3">
      <w:pPr>
        <w:pStyle w:val="EndNoteBibliography"/>
        <w:spacing w:after="0"/>
        <w:rPr>
          <w:rFonts w:ascii="Times New Roman" w:hAnsi="Times New Roman" w:cs="Times New Roman"/>
          <w:noProof/>
        </w:rPr>
      </w:pPr>
      <w:r w:rsidRPr="00244AF3">
        <w:rPr>
          <w:rFonts w:ascii="Times New Roman" w:hAnsi="Times New Roman" w:cs="Times New Roman"/>
          <w:noProof/>
        </w:rPr>
        <w:t>16.</w:t>
      </w:r>
      <w:r w:rsidRPr="00244AF3">
        <w:rPr>
          <w:rFonts w:ascii="Times New Roman" w:hAnsi="Times New Roman" w:cs="Times New Roman"/>
          <w:noProof/>
        </w:rPr>
        <w:tab/>
        <w:t>Patrick SW, Davis MM, Lehmann CU, Cooper WO. Increasing incidence and geographic distribution of neonatal abstinence syndrome: United States 2009 to 2012. J Perinatol. 2015;35(8):650-5. doi: 10.1038/jp.2015.36. PubMed PMID: 25927272; PubMed Central PMCID: PMCPMC4520760.</w:t>
      </w:r>
    </w:p>
    <w:p w14:paraId="4AC64868" w14:textId="77777777" w:rsidR="00667DF3" w:rsidRPr="00244AF3" w:rsidRDefault="00667DF3" w:rsidP="00667DF3">
      <w:pPr>
        <w:pStyle w:val="EndNoteBibliography"/>
        <w:spacing w:after="0"/>
        <w:rPr>
          <w:rFonts w:ascii="Times New Roman" w:hAnsi="Times New Roman" w:cs="Times New Roman"/>
          <w:noProof/>
        </w:rPr>
      </w:pPr>
      <w:r w:rsidRPr="00244AF3">
        <w:rPr>
          <w:rFonts w:ascii="Times New Roman" w:hAnsi="Times New Roman" w:cs="Times New Roman"/>
          <w:noProof/>
        </w:rPr>
        <w:lastRenderedPageBreak/>
        <w:t>17.</w:t>
      </w:r>
      <w:r w:rsidRPr="00244AF3">
        <w:rPr>
          <w:rFonts w:ascii="Times New Roman" w:hAnsi="Times New Roman" w:cs="Times New Roman"/>
          <w:noProof/>
        </w:rPr>
        <w:tab/>
        <w:t>Patrick SW, Schumacher RE, Benneyworth BD, Krans EE, McAllister JM, Davis MM. Neonatal abstinence syndrome and associated health care expenditures: United States, 2000-2009. JAMA. 2012;307(18):1934-40. doi: 10.1001/jama.2012.3951. PubMed PMID: 22546608.</w:t>
      </w:r>
    </w:p>
    <w:p w14:paraId="24D59FD2" w14:textId="77777777" w:rsidR="00667DF3" w:rsidRPr="00244AF3" w:rsidRDefault="00667DF3" w:rsidP="00667DF3">
      <w:pPr>
        <w:pStyle w:val="EndNoteBibliography"/>
        <w:spacing w:after="0"/>
        <w:rPr>
          <w:rFonts w:ascii="Times New Roman" w:hAnsi="Times New Roman" w:cs="Times New Roman"/>
          <w:noProof/>
        </w:rPr>
      </w:pPr>
      <w:r w:rsidRPr="00244AF3">
        <w:rPr>
          <w:rFonts w:ascii="Times New Roman" w:hAnsi="Times New Roman" w:cs="Times New Roman"/>
          <w:noProof/>
        </w:rPr>
        <w:t>18.</w:t>
      </w:r>
      <w:r w:rsidRPr="00244AF3">
        <w:rPr>
          <w:rFonts w:ascii="Times New Roman" w:hAnsi="Times New Roman" w:cs="Times New Roman"/>
          <w:noProof/>
        </w:rPr>
        <w:tab/>
        <w:t>Baser O, Chalk M, Fiellin DA, Gastfriend DR. Cost and utilization outcomes of opioid-dependence treatments. Am J Manag Care. 2011;17 Suppl 8:S235-48. PubMed PMID: 21761950.</w:t>
      </w:r>
    </w:p>
    <w:p w14:paraId="6A0F6045" w14:textId="77777777" w:rsidR="00667DF3" w:rsidRPr="00244AF3" w:rsidRDefault="00667DF3" w:rsidP="00667DF3">
      <w:pPr>
        <w:pStyle w:val="EndNoteBibliography"/>
        <w:spacing w:after="0"/>
        <w:rPr>
          <w:rFonts w:ascii="Times New Roman" w:hAnsi="Times New Roman" w:cs="Times New Roman"/>
          <w:noProof/>
        </w:rPr>
      </w:pPr>
      <w:r w:rsidRPr="00244AF3">
        <w:rPr>
          <w:rFonts w:ascii="Times New Roman" w:hAnsi="Times New Roman" w:cs="Times New Roman"/>
          <w:noProof/>
        </w:rPr>
        <w:t>19.</w:t>
      </w:r>
      <w:r w:rsidRPr="00244AF3">
        <w:rPr>
          <w:rFonts w:ascii="Times New Roman" w:hAnsi="Times New Roman" w:cs="Times New Roman"/>
          <w:noProof/>
        </w:rPr>
        <w:tab/>
        <w:t>Westergaard RP, Hess T, Astemborski J, Mehta SH, Kirk GD. Longitudinal changes in engagement in care and viral suppression for HIV-infected injection drug users. AIDS. 2013;27(16):2559-66. doi: 10.1097/QAD.0b013e328363bff2. PubMed PMID: 23770493; PubMed Central PMCID: PMCPMC3795966.</w:t>
      </w:r>
    </w:p>
    <w:p w14:paraId="17237B94" w14:textId="77777777" w:rsidR="00667DF3" w:rsidRPr="00244AF3" w:rsidRDefault="00667DF3" w:rsidP="00667DF3">
      <w:pPr>
        <w:pStyle w:val="EndNoteBibliography"/>
        <w:spacing w:after="0"/>
        <w:rPr>
          <w:rFonts w:ascii="Times New Roman" w:hAnsi="Times New Roman" w:cs="Times New Roman"/>
          <w:noProof/>
        </w:rPr>
      </w:pPr>
      <w:r w:rsidRPr="00244AF3">
        <w:rPr>
          <w:rFonts w:ascii="Times New Roman" w:hAnsi="Times New Roman" w:cs="Times New Roman"/>
          <w:noProof/>
        </w:rPr>
        <w:t>20.</w:t>
      </w:r>
      <w:r w:rsidRPr="00244AF3">
        <w:rPr>
          <w:rFonts w:ascii="Times New Roman" w:hAnsi="Times New Roman" w:cs="Times New Roman"/>
          <w:noProof/>
        </w:rPr>
        <w:tab/>
        <w:t>Sherman KE, Rockstroh J, Thomas D. Human immunodeficiency virus and liver disease: An update. Hepatology. 2015;62(6):1871-82. doi: 10.1002/hep.28150. PubMed PMID: 26340591; PubMed Central PMCID: PMCPMC4681629.</w:t>
      </w:r>
    </w:p>
    <w:p w14:paraId="478FF826" w14:textId="77777777" w:rsidR="00667DF3" w:rsidRPr="00244AF3" w:rsidRDefault="00667DF3" w:rsidP="00667DF3">
      <w:pPr>
        <w:pStyle w:val="EndNoteBibliography"/>
        <w:spacing w:after="0"/>
        <w:rPr>
          <w:rFonts w:ascii="Times New Roman" w:hAnsi="Times New Roman" w:cs="Times New Roman"/>
          <w:noProof/>
        </w:rPr>
      </w:pPr>
      <w:r w:rsidRPr="00244AF3">
        <w:rPr>
          <w:rFonts w:ascii="Times New Roman" w:hAnsi="Times New Roman" w:cs="Times New Roman"/>
          <w:noProof/>
        </w:rPr>
        <w:t>21.</w:t>
      </w:r>
      <w:r w:rsidRPr="00244AF3">
        <w:rPr>
          <w:rFonts w:ascii="Times New Roman" w:hAnsi="Times New Roman" w:cs="Times New Roman"/>
          <w:noProof/>
        </w:rPr>
        <w:tab/>
        <w:t>Wakeman SE, Rich JD. HIV treatment in US prisons. HIV Ther. 2010;4(4):505-10. PubMed PMID: 20953349; PubMed Central PMCID: PMCPMC2953806.</w:t>
      </w:r>
    </w:p>
    <w:p w14:paraId="7EBD6995" w14:textId="37F38FDD" w:rsidR="00667DF3" w:rsidRPr="00244AF3" w:rsidRDefault="00667DF3" w:rsidP="00667DF3">
      <w:pPr>
        <w:pStyle w:val="EndNoteBibliography"/>
        <w:spacing w:after="0"/>
        <w:rPr>
          <w:rFonts w:ascii="Times New Roman" w:hAnsi="Times New Roman" w:cs="Times New Roman"/>
          <w:noProof/>
        </w:rPr>
      </w:pPr>
      <w:r w:rsidRPr="00244AF3">
        <w:rPr>
          <w:rFonts w:ascii="Times New Roman" w:hAnsi="Times New Roman" w:cs="Times New Roman"/>
          <w:noProof/>
        </w:rPr>
        <w:t>22.</w:t>
      </w:r>
      <w:r w:rsidRPr="00244AF3">
        <w:rPr>
          <w:rFonts w:ascii="Times New Roman" w:hAnsi="Times New Roman" w:cs="Times New Roman"/>
          <w:noProof/>
        </w:rPr>
        <w:tab/>
        <w:t xml:space="preserve">Mumola CJK, J.C. Drug Use and Dependence, State and Federal  Prisoners, 2004 2006 [cited 2016 July 29]. Available from: </w:t>
      </w:r>
      <w:hyperlink r:id="rId11" w:history="1">
        <w:r w:rsidRPr="00244AF3">
          <w:rPr>
            <w:rStyle w:val="Hyperlink"/>
            <w:rFonts w:ascii="Times New Roman" w:hAnsi="Times New Roman" w:cs="Times New Roman"/>
            <w:noProof/>
          </w:rPr>
          <w:t>http://www.bjs.gov/content/pub/pdf/dudsfp04.pdf</w:t>
        </w:r>
      </w:hyperlink>
      <w:r w:rsidRPr="00244AF3">
        <w:rPr>
          <w:rFonts w:ascii="Times New Roman" w:hAnsi="Times New Roman" w:cs="Times New Roman"/>
          <w:noProof/>
        </w:rPr>
        <w:t>.</w:t>
      </w:r>
    </w:p>
    <w:p w14:paraId="1A36E785" w14:textId="77777777" w:rsidR="00667DF3" w:rsidRPr="00244AF3" w:rsidRDefault="00667DF3" w:rsidP="00667DF3">
      <w:pPr>
        <w:pStyle w:val="EndNoteBibliography"/>
        <w:spacing w:after="0"/>
        <w:rPr>
          <w:rFonts w:ascii="Times New Roman" w:hAnsi="Times New Roman" w:cs="Times New Roman"/>
          <w:noProof/>
        </w:rPr>
      </w:pPr>
      <w:r w:rsidRPr="00244AF3">
        <w:rPr>
          <w:rFonts w:ascii="Times New Roman" w:hAnsi="Times New Roman" w:cs="Times New Roman"/>
          <w:noProof/>
        </w:rPr>
        <w:t>23.</w:t>
      </w:r>
      <w:r w:rsidRPr="00244AF3">
        <w:rPr>
          <w:rFonts w:ascii="Times New Roman" w:hAnsi="Times New Roman" w:cs="Times New Roman"/>
          <w:noProof/>
        </w:rPr>
        <w:tab/>
        <w:t>National Institute on Drug Abuse. Drug Addiction Treatment in the Criminal Justice System  [cited 2016 May 10]. Available from: ht t ps : / / www. dr ug abus e. g ov/ r el at ed­ t opi c s / c r i mi nal ­ j us t i c e/ dr ug ­ addi c t i on­ t r eat ment ­ i n­ c r i mi nal ­ j us t i c e­ s ys t em.</w:t>
      </w:r>
    </w:p>
    <w:p w14:paraId="358EA11D" w14:textId="77777777" w:rsidR="00667DF3" w:rsidRPr="00244AF3" w:rsidRDefault="00667DF3" w:rsidP="00667DF3">
      <w:pPr>
        <w:pStyle w:val="EndNoteBibliography"/>
        <w:spacing w:after="0"/>
        <w:rPr>
          <w:rFonts w:ascii="Times New Roman" w:hAnsi="Times New Roman" w:cs="Times New Roman"/>
          <w:noProof/>
        </w:rPr>
      </w:pPr>
      <w:r w:rsidRPr="00244AF3">
        <w:rPr>
          <w:rFonts w:ascii="Times New Roman" w:hAnsi="Times New Roman" w:cs="Times New Roman"/>
          <w:noProof/>
        </w:rPr>
        <w:t>24.</w:t>
      </w:r>
      <w:r w:rsidRPr="00244AF3">
        <w:rPr>
          <w:rFonts w:ascii="Times New Roman" w:hAnsi="Times New Roman" w:cs="Times New Roman"/>
          <w:noProof/>
        </w:rPr>
        <w:tab/>
        <w:t>Sarkar M, Shvachko VA, Ready JB, Pauly MP, Terrault NA, Peters MG, et al. Characteristics and management of patients with chronic hepatitis B in an integrated care setting. Dig Dis Sci. 2014;59(9):2100-8. doi: 10.1007/s10620-014-3142-2. PubMed PMID: 24728968; PubMed Central PMCID: PMCPMC4149592.</w:t>
      </w:r>
    </w:p>
    <w:p w14:paraId="14B8C369" w14:textId="77777777" w:rsidR="00667DF3" w:rsidRPr="00244AF3" w:rsidRDefault="00667DF3" w:rsidP="00667DF3">
      <w:pPr>
        <w:pStyle w:val="EndNoteBibliography"/>
        <w:spacing w:after="0"/>
        <w:rPr>
          <w:rFonts w:ascii="Times New Roman" w:hAnsi="Times New Roman" w:cs="Times New Roman"/>
          <w:noProof/>
        </w:rPr>
      </w:pPr>
      <w:r w:rsidRPr="00244AF3">
        <w:rPr>
          <w:rFonts w:ascii="Times New Roman" w:hAnsi="Times New Roman" w:cs="Times New Roman"/>
          <w:noProof/>
        </w:rPr>
        <w:t>25.</w:t>
      </w:r>
      <w:r w:rsidRPr="00244AF3">
        <w:rPr>
          <w:rFonts w:ascii="Times New Roman" w:hAnsi="Times New Roman" w:cs="Times New Roman"/>
          <w:noProof/>
        </w:rPr>
        <w:tab/>
        <w:t>Evans E, Li L, Min J, Huang D, Urada D, Liu L, et al. Mortality among individuals accessing pharmacological treatment for opioid dependence in California, 2006-10. Addiction. 2015;110(6):996-1005. doi: 10.1111/add.12863. PubMed PMID: 25644938; PubMed Central PMCID: PMCPMC4452110.</w:t>
      </w:r>
    </w:p>
    <w:p w14:paraId="39DA9A88" w14:textId="77777777" w:rsidR="00667DF3" w:rsidRPr="00244AF3" w:rsidRDefault="00667DF3" w:rsidP="00667DF3">
      <w:pPr>
        <w:pStyle w:val="EndNoteBibliography"/>
        <w:spacing w:after="0"/>
        <w:rPr>
          <w:rFonts w:ascii="Times New Roman" w:hAnsi="Times New Roman" w:cs="Times New Roman"/>
          <w:noProof/>
        </w:rPr>
      </w:pPr>
      <w:r w:rsidRPr="00244AF3">
        <w:rPr>
          <w:rFonts w:ascii="Times New Roman" w:hAnsi="Times New Roman" w:cs="Times New Roman"/>
          <w:noProof/>
        </w:rPr>
        <w:t>26.</w:t>
      </w:r>
      <w:r w:rsidRPr="00244AF3">
        <w:rPr>
          <w:rFonts w:ascii="Times New Roman" w:hAnsi="Times New Roman" w:cs="Times New Roman"/>
          <w:noProof/>
        </w:rPr>
        <w:tab/>
        <w:t>Lipari RNaH, Arthur Trends in Heroin Use in the United States: 2002 TO 2013. 2015.</w:t>
      </w:r>
    </w:p>
    <w:p w14:paraId="1C11721F" w14:textId="77777777" w:rsidR="00667DF3" w:rsidRPr="00244AF3" w:rsidRDefault="00667DF3" w:rsidP="00667DF3">
      <w:pPr>
        <w:pStyle w:val="EndNoteBibliography"/>
        <w:spacing w:after="0"/>
        <w:rPr>
          <w:rFonts w:ascii="Times New Roman" w:hAnsi="Times New Roman" w:cs="Times New Roman"/>
          <w:noProof/>
        </w:rPr>
      </w:pPr>
      <w:r w:rsidRPr="00244AF3">
        <w:rPr>
          <w:rFonts w:ascii="Times New Roman" w:hAnsi="Times New Roman" w:cs="Times New Roman"/>
          <w:noProof/>
        </w:rPr>
        <w:t>27.</w:t>
      </w:r>
      <w:r w:rsidRPr="00244AF3">
        <w:rPr>
          <w:rFonts w:ascii="Times New Roman" w:hAnsi="Times New Roman" w:cs="Times New Roman"/>
          <w:noProof/>
        </w:rPr>
        <w:tab/>
        <w:t>H. H, LH. C, M. W. Drug-poisoning Deaths Involving Heroin: United States, 2000–2013 2015. Available from: https://www.cdc.gov/nchs/data/databriefs/db190.pdf.</w:t>
      </w:r>
    </w:p>
    <w:p w14:paraId="3D020212" w14:textId="77777777" w:rsidR="00667DF3" w:rsidRPr="00244AF3" w:rsidRDefault="00667DF3" w:rsidP="00667DF3">
      <w:pPr>
        <w:pStyle w:val="EndNoteBibliography"/>
        <w:spacing w:after="0"/>
        <w:rPr>
          <w:rFonts w:ascii="Times New Roman" w:hAnsi="Times New Roman" w:cs="Times New Roman"/>
          <w:noProof/>
        </w:rPr>
      </w:pPr>
      <w:r w:rsidRPr="00244AF3">
        <w:rPr>
          <w:rFonts w:ascii="Times New Roman" w:hAnsi="Times New Roman" w:cs="Times New Roman"/>
          <w:noProof/>
        </w:rPr>
        <w:t>28.</w:t>
      </w:r>
      <w:r w:rsidRPr="00244AF3">
        <w:rPr>
          <w:rFonts w:ascii="Times New Roman" w:hAnsi="Times New Roman" w:cs="Times New Roman"/>
          <w:noProof/>
        </w:rPr>
        <w:tab/>
        <w:t>Holland DP, Sanders GD, Hamilton CD, Stout JE. Costs and cost-effectiveness of four treatment regimens for latent tuberculosis infection. Am J Respir Crit Care Med. 2009;179(11):1055-60. doi: 10.1164/rccm.200901-0153OC. PubMed PMID: 19299495; PubMed Central PMCID: PMCPMC2689913.</w:t>
      </w:r>
    </w:p>
    <w:p w14:paraId="5D7FE849" w14:textId="77777777" w:rsidR="00667DF3" w:rsidRPr="00244AF3" w:rsidRDefault="00667DF3" w:rsidP="00667DF3">
      <w:pPr>
        <w:pStyle w:val="EndNoteBibliography"/>
        <w:spacing w:after="0"/>
        <w:rPr>
          <w:rFonts w:ascii="Times New Roman" w:hAnsi="Times New Roman" w:cs="Times New Roman"/>
          <w:noProof/>
        </w:rPr>
      </w:pPr>
      <w:r w:rsidRPr="00244AF3">
        <w:rPr>
          <w:rFonts w:ascii="Times New Roman" w:hAnsi="Times New Roman" w:cs="Times New Roman"/>
          <w:noProof/>
        </w:rPr>
        <w:t>29.</w:t>
      </w:r>
      <w:r w:rsidRPr="00244AF3">
        <w:rPr>
          <w:rFonts w:ascii="Times New Roman" w:hAnsi="Times New Roman" w:cs="Times New Roman"/>
          <w:noProof/>
        </w:rPr>
        <w:tab/>
        <w:t>Golub JE, Astemborski J, Ahmed M, Cronin W, Mehta SH, Kirk GD, et al. Long-term effectiveness of diagnosing and treating latent tuberculosis infection in a cohort of HIV-infected and at-risk injection drug users. J Acquir Immune Defic Syndr. 2008;49(5):532-7. doi: 10.1097/QAI.0b013e31818d5c1c. PubMed PMID: 18989223; PubMed Central PMCID: PMCPMC2637943.</w:t>
      </w:r>
    </w:p>
    <w:p w14:paraId="68E88A9D" w14:textId="77777777" w:rsidR="00667DF3" w:rsidRPr="00244AF3" w:rsidRDefault="00667DF3" w:rsidP="00667DF3">
      <w:pPr>
        <w:pStyle w:val="EndNoteBibliography"/>
        <w:rPr>
          <w:rFonts w:ascii="Times New Roman" w:hAnsi="Times New Roman" w:cs="Times New Roman"/>
          <w:noProof/>
        </w:rPr>
      </w:pPr>
      <w:r w:rsidRPr="00244AF3">
        <w:rPr>
          <w:rFonts w:ascii="Times New Roman" w:hAnsi="Times New Roman" w:cs="Times New Roman"/>
          <w:noProof/>
        </w:rPr>
        <w:t>30.</w:t>
      </w:r>
      <w:r w:rsidRPr="00244AF3">
        <w:rPr>
          <w:rFonts w:ascii="Times New Roman" w:hAnsi="Times New Roman" w:cs="Times New Roman"/>
          <w:noProof/>
        </w:rPr>
        <w:tab/>
        <w:t>Getahun H, Gunneberg C, Granich R, Nunn P. HIV infection-associated tuberculosis: the epidemiology and the response. Clin Infect Dis. 2010;50 Suppl 3:S201-7. doi: 10.1086/651492. PubMed PMID: 20397949.</w:t>
      </w:r>
    </w:p>
    <w:p w14:paraId="034AF0C3" w14:textId="6CF4081F" w:rsidR="007956A6" w:rsidRPr="00244AF3" w:rsidRDefault="001D4C90">
      <w:pPr>
        <w:rPr>
          <w:rFonts w:ascii="Times New Roman" w:hAnsi="Times New Roman" w:cs="Times New Roman"/>
        </w:rPr>
      </w:pPr>
      <w:r w:rsidRPr="00244AF3">
        <w:rPr>
          <w:rFonts w:ascii="Times New Roman" w:hAnsi="Times New Roman" w:cs="Times New Roman"/>
        </w:rPr>
        <w:fldChar w:fldCharType="end"/>
      </w:r>
    </w:p>
    <w:sectPr w:rsidR="007956A6" w:rsidRPr="00244AF3" w:rsidSect="00642938">
      <w:pgSz w:w="12240" w:h="15840" w:code="1"/>
      <w:pgMar w:top="1440" w:right="1440" w:bottom="1440" w:left="1440" w:header="720" w:footer="720" w:gutter="0"/>
      <w:cols w:space="720"/>
      <w:docGrid w:linePitch="40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DengXian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DengXian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6"/>
  <w:proofState w:spelling="clean" w:grammar="clean"/>
  <w:defaultTabStop w:val="720"/>
  <w:drawingGridHorizontalSpacing w:val="110"/>
  <w:drawingGridVerticalSpacing w:val="200"/>
  <w:displayHorizontalDrawingGridEvery w:val="2"/>
  <w:displayVerticalDrawingGridEvery w:val="2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r9vr0exlxrrp6ef09oxzswovze2aas2east&quot;&gt;2016 01 28 Heroin EndNote Library&lt;record-ids&gt;&lt;item&gt;21&lt;/item&gt;&lt;item&gt;22&lt;/item&gt;&lt;item&gt;23&lt;/item&gt;&lt;item&gt;29&lt;/item&gt;&lt;item&gt;30&lt;/item&gt;&lt;item&gt;31&lt;/item&gt;&lt;item&gt;34&lt;/item&gt;&lt;item&gt;39&lt;/item&gt;&lt;item&gt;40&lt;/item&gt;&lt;item&gt;42&lt;/item&gt;&lt;item&gt;44&lt;/item&gt;&lt;item&gt;45&lt;/item&gt;&lt;item&gt;46&lt;/item&gt;&lt;item&gt;51&lt;/item&gt;&lt;item&gt;52&lt;/item&gt;&lt;item&gt;54&lt;/item&gt;&lt;item&gt;55&lt;/item&gt;&lt;item&gt;59&lt;/item&gt;&lt;item&gt;60&lt;/item&gt;&lt;item&gt;75&lt;/item&gt;&lt;item&gt;77&lt;/item&gt;&lt;item&gt;78&lt;/item&gt;&lt;item&gt;90&lt;/item&gt;&lt;item&gt;91&lt;/item&gt;&lt;item&gt;92&lt;/item&gt;&lt;item&gt;93&lt;/item&gt;&lt;item&gt;95&lt;/item&gt;&lt;item&gt;96&lt;/item&gt;&lt;item&gt;97&lt;/item&gt;&lt;item&gt;98&lt;/item&gt;&lt;/record-ids&gt;&lt;/item&gt;&lt;/Libraries&gt;"/>
  </w:docVars>
  <w:rsids>
    <w:rsidRoot w:val="00642938"/>
    <w:rsid w:val="000002C1"/>
    <w:rsid w:val="00006418"/>
    <w:rsid w:val="00015CC5"/>
    <w:rsid w:val="00015E19"/>
    <w:rsid w:val="00041BF1"/>
    <w:rsid w:val="00046F1D"/>
    <w:rsid w:val="00073ADA"/>
    <w:rsid w:val="000A2299"/>
    <w:rsid w:val="000A2ACF"/>
    <w:rsid w:val="000A2F0E"/>
    <w:rsid w:val="000C3F15"/>
    <w:rsid w:val="0011318A"/>
    <w:rsid w:val="0011435F"/>
    <w:rsid w:val="00117E2F"/>
    <w:rsid w:val="00133A69"/>
    <w:rsid w:val="00156A1A"/>
    <w:rsid w:val="00183E7F"/>
    <w:rsid w:val="001B082A"/>
    <w:rsid w:val="001C0E4C"/>
    <w:rsid w:val="001C7149"/>
    <w:rsid w:val="001D4C90"/>
    <w:rsid w:val="002122C1"/>
    <w:rsid w:val="002152B5"/>
    <w:rsid w:val="00215E6C"/>
    <w:rsid w:val="00232C22"/>
    <w:rsid w:val="002400F2"/>
    <w:rsid w:val="00244AF3"/>
    <w:rsid w:val="00244D25"/>
    <w:rsid w:val="00247BD8"/>
    <w:rsid w:val="00260905"/>
    <w:rsid w:val="00263FA2"/>
    <w:rsid w:val="002A08D5"/>
    <w:rsid w:val="00320D9A"/>
    <w:rsid w:val="00331271"/>
    <w:rsid w:val="0035466F"/>
    <w:rsid w:val="00355552"/>
    <w:rsid w:val="00370831"/>
    <w:rsid w:val="003710B0"/>
    <w:rsid w:val="00383AFB"/>
    <w:rsid w:val="003D2866"/>
    <w:rsid w:val="003E7806"/>
    <w:rsid w:val="003F6391"/>
    <w:rsid w:val="004164C4"/>
    <w:rsid w:val="00430EE5"/>
    <w:rsid w:val="00452700"/>
    <w:rsid w:val="00465E93"/>
    <w:rsid w:val="00470560"/>
    <w:rsid w:val="004711EB"/>
    <w:rsid w:val="0047190A"/>
    <w:rsid w:val="004733DA"/>
    <w:rsid w:val="00481AED"/>
    <w:rsid w:val="00483FC0"/>
    <w:rsid w:val="00496288"/>
    <w:rsid w:val="004C2190"/>
    <w:rsid w:val="004C2AEB"/>
    <w:rsid w:val="004D3E24"/>
    <w:rsid w:val="004D6F2D"/>
    <w:rsid w:val="004E3430"/>
    <w:rsid w:val="00533DC3"/>
    <w:rsid w:val="00543D21"/>
    <w:rsid w:val="00545A3C"/>
    <w:rsid w:val="0056791A"/>
    <w:rsid w:val="00584E44"/>
    <w:rsid w:val="00587097"/>
    <w:rsid w:val="005B2283"/>
    <w:rsid w:val="005B4218"/>
    <w:rsid w:val="005B5FBC"/>
    <w:rsid w:val="005C51C4"/>
    <w:rsid w:val="0060460A"/>
    <w:rsid w:val="00611FE0"/>
    <w:rsid w:val="00642938"/>
    <w:rsid w:val="0066405F"/>
    <w:rsid w:val="00667DF3"/>
    <w:rsid w:val="006755AA"/>
    <w:rsid w:val="00683953"/>
    <w:rsid w:val="006A2140"/>
    <w:rsid w:val="006B3B89"/>
    <w:rsid w:val="006E09FE"/>
    <w:rsid w:val="006F2FD7"/>
    <w:rsid w:val="00706C46"/>
    <w:rsid w:val="007078E1"/>
    <w:rsid w:val="007104B5"/>
    <w:rsid w:val="00722B1E"/>
    <w:rsid w:val="00733141"/>
    <w:rsid w:val="00733903"/>
    <w:rsid w:val="00742F0E"/>
    <w:rsid w:val="00744385"/>
    <w:rsid w:val="00747389"/>
    <w:rsid w:val="00771A38"/>
    <w:rsid w:val="007869FF"/>
    <w:rsid w:val="007874B5"/>
    <w:rsid w:val="007956A6"/>
    <w:rsid w:val="007E1163"/>
    <w:rsid w:val="007E4FCC"/>
    <w:rsid w:val="008035FB"/>
    <w:rsid w:val="00814B93"/>
    <w:rsid w:val="00833574"/>
    <w:rsid w:val="008348AB"/>
    <w:rsid w:val="008401AC"/>
    <w:rsid w:val="008428A8"/>
    <w:rsid w:val="00862775"/>
    <w:rsid w:val="00863289"/>
    <w:rsid w:val="008635B5"/>
    <w:rsid w:val="00866650"/>
    <w:rsid w:val="00896D20"/>
    <w:rsid w:val="008A7EBC"/>
    <w:rsid w:val="008C2B84"/>
    <w:rsid w:val="008C576A"/>
    <w:rsid w:val="008C6D56"/>
    <w:rsid w:val="008D115D"/>
    <w:rsid w:val="008E50D1"/>
    <w:rsid w:val="008F4647"/>
    <w:rsid w:val="0090161A"/>
    <w:rsid w:val="00947E04"/>
    <w:rsid w:val="009801F7"/>
    <w:rsid w:val="00981050"/>
    <w:rsid w:val="009B7999"/>
    <w:rsid w:val="009C5AA3"/>
    <w:rsid w:val="009E1F73"/>
    <w:rsid w:val="009E7D77"/>
    <w:rsid w:val="00A44032"/>
    <w:rsid w:val="00A63CB0"/>
    <w:rsid w:val="00A80F7B"/>
    <w:rsid w:val="00AC56B3"/>
    <w:rsid w:val="00AD0977"/>
    <w:rsid w:val="00AE0BB7"/>
    <w:rsid w:val="00B16FC3"/>
    <w:rsid w:val="00B27862"/>
    <w:rsid w:val="00B4441B"/>
    <w:rsid w:val="00B5201C"/>
    <w:rsid w:val="00B560B4"/>
    <w:rsid w:val="00B810E6"/>
    <w:rsid w:val="00B827EA"/>
    <w:rsid w:val="00B93409"/>
    <w:rsid w:val="00BB6E24"/>
    <w:rsid w:val="00BC7233"/>
    <w:rsid w:val="00BE7E72"/>
    <w:rsid w:val="00BE7FE9"/>
    <w:rsid w:val="00C1379E"/>
    <w:rsid w:val="00C1646E"/>
    <w:rsid w:val="00C5225D"/>
    <w:rsid w:val="00C53904"/>
    <w:rsid w:val="00C83223"/>
    <w:rsid w:val="00CA7A95"/>
    <w:rsid w:val="00CB2E0E"/>
    <w:rsid w:val="00CC4884"/>
    <w:rsid w:val="00CC552A"/>
    <w:rsid w:val="00CD122D"/>
    <w:rsid w:val="00D039A7"/>
    <w:rsid w:val="00D15EF3"/>
    <w:rsid w:val="00D26E93"/>
    <w:rsid w:val="00D30B6E"/>
    <w:rsid w:val="00D321DC"/>
    <w:rsid w:val="00D46D2A"/>
    <w:rsid w:val="00D47517"/>
    <w:rsid w:val="00D561E2"/>
    <w:rsid w:val="00D639D8"/>
    <w:rsid w:val="00DA77C3"/>
    <w:rsid w:val="00DB1F33"/>
    <w:rsid w:val="00DE3F32"/>
    <w:rsid w:val="00DF6BE7"/>
    <w:rsid w:val="00E13893"/>
    <w:rsid w:val="00E35FAE"/>
    <w:rsid w:val="00E40D7E"/>
    <w:rsid w:val="00E54D9C"/>
    <w:rsid w:val="00E61442"/>
    <w:rsid w:val="00E63214"/>
    <w:rsid w:val="00E849E1"/>
    <w:rsid w:val="00EA345E"/>
    <w:rsid w:val="00EA4BA9"/>
    <w:rsid w:val="00EC3D2B"/>
    <w:rsid w:val="00EC4B56"/>
    <w:rsid w:val="00ED4FEA"/>
    <w:rsid w:val="00ED68A4"/>
    <w:rsid w:val="00EE233A"/>
    <w:rsid w:val="00F030F2"/>
    <w:rsid w:val="00F14DC2"/>
    <w:rsid w:val="00F41544"/>
    <w:rsid w:val="00FA0DDE"/>
    <w:rsid w:val="00FD2793"/>
    <w:rsid w:val="00FD309F"/>
    <w:rsid w:val="00FD72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831A261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642938"/>
    <w:pPr>
      <w:spacing w:after="200" w:line="276" w:lineRule="auto"/>
    </w:pPr>
    <w:rPr>
      <w:sz w:val="22"/>
      <w:szCs w:val="22"/>
      <w:lang w:eastAsia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560B4"/>
    <w:pPr>
      <w:spacing w:after="0" w:line="240" w:lineRule="auto"/>
    </w:pPr>
    <w:rPr>
      <w:rFonts w:ascii="Times New Roman" w:hAnsi="Times New Roman" w:cs="Times New Roman"/>
      <w:sz w:val="18"/>
      <w:szCs w:val="18"/>
      <w:lang w:eastAsia="zh-CN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560B4"/>
    <w:rPr>
      <w:rFonts w:ascii="Times New Roman" w:hAnsi="Times New Roman" w:cs="Times New Roman"/>
      <w:sz w:val="18"/>
      <w:szCs w:val="18"/>
    </w:rPr>
  </w:style>
  <w:style w:type="paragraph" w:customStyle="1" w:styleId="EndNoteBibliographyTitle">
    <w:name w:val="EndNote Bibliography Title"/>
    <w:basedOn w:val="Normal"/>
    <w:rsid w:val="001D4C90"/>
    <w:pPr>
      <w:spacing w:after="0"/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1D4C90"/>
    <w:pPr>
      <w:spacing w:line="240" w:lineRule="auto"/>
    </w:pPr>
    <w:rPr>
      <w:rFonts w:ascii="Calibri" w:hAnsi="Calibri"/>
    </w:rPr>
  </w:style>
  <w:style w:type="character" w:styleId="Hyperlink">
    <w:name w:val="Hyperlink"/>
    <w:basedOn w:val="DefaultParagraphFont"/>
    <w:uiPriority w:val="99"/>
    <w:unhideWhenUsed/>
    <w:rsid w:val="001D4C90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://www.bjs.gov/content/pub/pdf/dudsfp04.pdf" TargetMode="External"/><Relationship Id="rId12" Type="http://schemas.openxmlformats.org/officeDocument/2006/relationships/fontTable" Target="fontTable.xml"/><Relationship Id="rId13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Relationship Id="rId3" Type="http://schemas.openxmlformats.org/officeDocument/2006/relationships/webSettings" Target="webSettings.xml"/><Relationship Id="rId4" Type="http://schemas.openxmlformats.org/officeDocument/2006/relationships/hyperlink" Target="http://www.samhsa.gov/data/" TargetMode="External"/><Relationship Id="rId5" Type="http://schemas.openxmlformats.org/officeDocument/2006/relationships/hyperlink" Target="http://www.rand.org/pubs/research_reports/RR534.html" TargetMode="External"/><Relationship Id="rId6" Type="http://schemas.openxmlformats.org/officeDocument/2006/relationships/hyperlink" Target="https://www.federalregister.gov/articles/2015/03/09/2015-05437/annual-determination-of-average-cost-of-incarceration" TargetMode="External"/><Relationship Id="rId7" Type="http://schemas.openxmlformats.org/officeDocument/2006/relationships/hyperlink" Target="http://archive.vera.org/sites/default/files/resources/downloads/price-of-prisons-updated-version-021914.pdf" TargetMode="External"/><Relationship Id="rId8" Type="http://schemas.openxmlformats.org/officeDocument/2006/relationships/hyperlink" Target="https://www.ssa.gov/oact/cola/central.html" TargetMode="External"/><Relationship Id="rId9" Type="http://schemas.openxmlformats.org/officeDocument/2006/relationships/hyperlink" Target="http://www.justice.gov/archive/ndic/pubs44/44731/44731p.pdf" TargetMode="External"/><Relationship Id="rId10" Type="http://schemas.openxmlformats.org/officeDocument/2006/relationships/hyperlink" Target="http://www.drugabuse.gov/publications/drugfacts/nationwide-trends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2</TotalTime>
  <Pages>3</Pages>
  <Words>11543</Words>
  <Characters>65800</Characters>
  <Application>Microsoft Macintosh Word</Application>
  <DocSecurity>0</DocSecurity>
  <Lines>548</Lines>
  <Paragraphs>15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7718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uixuan Jiang</dc:creator>
  <cp:keywords/>
  <dc:description/>
  <cp:lastModifiedBy>Ruixuan Jiang</cp:lastModifiedBy>
  <cp:revision>48</cp:revision>
  <dcterms:created xsi:type="dcterms:W3CDTF">2017-04-30T17:26:00Z</dcterms:created>
  <dcterms:modified xsi:type="dcterms:W3CDTF">2017-05-01T04:11:00Z</dcterms:modified>
</cp:coreProperties>
</file>